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B6EFE1" w14:textId="77777777" w:rsidR="002F1751" w:rsidRPr="002B1C10" w:rsidRDefault="00B634E1">
      <w:pPr>
        <w:jc w:val="center"/>
        <w:rPr>
          <w:rFonts w:asciiTheme="majorBidi" w:eastAsia="Times New Roman" w:hAnsiTheme="majorBidi" w:cstheme="majorBidi"/>
          <w:b/>
          <w:szCs w:val="24"/>
        </w:rPr>
      </w:pPr>
      <w:r w:rsidRPr="002B1C10">
        <w:rPr>
          <w:rFonts w:asciiTheme="majorBidi" w:eastAsia="Times New Roman" w:hAnsiTheme="majorBidi" w:cstheme="majorBidi"/>
          <w:b/>
          <w:szCs w:val="24"/>
        </w:rPr>
        <w:t>Modeling Network Structure via Correlated Community Membership</w:t>
      </w:r>
    </w:p>
    <w:p w14:paraId="691D51EB" w14:textId="77777777" w:rsidR="002F1751" w:rsidRPr="002B1C10" w:rsidRDefault="002F1751">
      <w:pPr>
        <w:jc w:val="center"/>
        <w:rPr>
          <w:rFonts w:asciiTheme="majorBidi" w:eastAsia="Times New Roman" w:hAnsiTheme="majorBidi" w:cstheme="majorBidi"/>
          <w:b/>
          <w:szCs w:val="24"/>
        </w:rPr>
      </w:pPr>
    </w:p>
    <w:p w14:paraId="26774F7E" w14:textId="77777777" w:rsidR="00B27775" w:rsidRPr="002B1C10" w:rsidRDefault="00B27775" w:rsidP="00B27775">
      <w:pPr>
        <w:jc w:val="both"/>
        <w:rPr>
          <w:rFonts w:asciiTheme="majorBidi" w:eastAsia="Times New Roman" w:hAnsiTheme="majorBidi" w:cstheme="majorBidi"/>
          <w:szCs w:val="24"/>
        </w:rPr>
      </w:pPr>
    </w:p>
    <w:p w14:paraId="63B0BB79" w14:textId="4115B467" w:rsidR="00F44C81" w:rsidRDefault="001453C6" w:rsidP="00EC3DA3">
      <w:pPr>
        <w:jc w:val="both"/>
        <w:rPr>
          <w:rFonts w:asciiTheme="majorBidi" w:eastAsia="Times New Roman" w:hAnsiTheme="majorBidi" w:cstheme="majorBidi"/>
          <w:b/>
          <w:bCs/>
          <w:szCs w:val="24"/>
        </w:rPr>
      </w:pPr>
      <w:r w:rsidRPr="002B1C10">
        <w:rPr>
          <w:rFonts w:asciiTheme="majorBidi" w:eastAsia="Times New Roman" w:hAnsiTheme="majorBidi" w:cstheme="majorBidi"/>
          <w:b/>
          <w:bCs/>
          <w:szCs w:val="24"/>
        </w:rPr>
        <w:t>Abstract:</w:t>
      </w:r>
      <w:r w:rsidR="005D7890">
        <w:rPr>
          <w:rFonts w:asciiTheme="majorBidi" w:eastAsia="Times New Roman" w:hAnsiTheme="majorBidi" w:cstheme="majorBidi"/>
          <w:b/>
          <w:bCs/>
          <w:szCs w:val="24"/>
        </w:rPr>
        <w:t xml:space="preserve"> </w:t>
      </w:r>
      <w:r w:rsidR="00EC3DA3">
        <w:rPr>
          <w:rFonts w:asciiTheme="majorBidi" w:eastAsia="Times New Roman" w:hAnsiTheme="majorBidi" w:cstheme="majorBidi"/>
          <w:b/>
          <w:bCs/>
          <w:szCs w:val="24"/>
        </w:rPr>
        <w:t>In large social networks</w:t>
      </w:r>
      <w:r w:rsidR="00D046A7" w:rsidRPr="002B1C10">
        <w:rPr>
          <w:rFonts w:asciiTheme="majorBidi" w:eastAsia="Times New Roman" w:hAnsiTheme="majorBidi" w:cstheme="majorBidi"/>
          <w:b/>
          <w:bCs/>
          <w:szCs w:val="24"/>
        </w:rPr>
        <w:t xml:space="preserve"> individuals form connection</w:t>
      </w:r>
      <w:r w:rsidR="005D7890">
        <w:rPr>
          <w:rFonts w:asciiTheme="majorBidi" w:eastAsia="Times New Roman" w:hAnsiTheme="majorBidi" w:cstheme="majorBidi"/>
          <w:b/>
          <w:bCs/>
          <w:szCs w:val="24"/>
        </w:rPr>
        <w:t>s</w:t>
      </w:r>
      <w:r w:rsidR="00D046A7" w:rsidRPr="002B1C10">
        <w:rPr>
          <w:rFonts w:asciiTheme="majorBidi" w:eastAsia="Times New Roman" w:hAnsiTheme="majorBidi" w:cstheme="majorBidi"/>
          <w:b/>
          <w:bCs/>
          <w:szCs w:val="24"/>
        </w:rPr>
        <w:t xml:space="preserve"> </w:t>
      </w:r>
      <w:r w:rsidR="00237397" w:rsidRPr="002B1C10">
        <w:rPr>
          <w:rFonts w:asciiTheme="majorBidi" w:eastAsia="Times New Roman" w:hAnsiTheme="majorBidi" w:cstheme="majorBidi"/>
          <w:b/>
          <w:bCs/>
          <w:szCs w:val="24"/>
        </w:rPr>
        <w:t>for</w:t>
      </w:r>
      <w:r w:rsidR="005D7890">
        <w:rPr>
          <w:rFonts w:asciiTheme="majorBidi" w:eastAsia="Times New Roman" w:hAnsiTheme="majorBidi" w:cstheme="majorBidi"/>
          <w:b/>
          <w:bCs/>
          <w:szCs w:val="24"/>
        </w:rPr>
        <w:t xml:space="preserve"> a</w:t>
      </w:r>
      <w:r w:rsidR="00237397" w:rsidRPr="002B1C10">
        <w:rPr>
          <w:rFonts w:asciiTheme="majorBidi" w:eastAsia="Times New Roman" w:hAnsiTheme="majorBidi" w:cstheme="majorBidi"/>
          <w:b/>
          <w:bCs/>
          <w:szCs w:val="24"/>
        </w:rPr>
        <w:t xml:space="preserve"> variety of </w:t>
      </w:r>
      <w:r w:rsidR="00D046A7" w:rsidRPr="002B1C10">
        <w:rPr>
          <w:rFonts w:asciiTheme="majorBidi" w:eastAsia="Times New Roman" w:hAnsiTheme="majorBidi" w:cstheme="majorBidi"/>
          <w:b/>
          <w:bCs/>
          <w:szCs w:val="24"/>
        </w:rPr>
        <w:t>reasons</w:t>
      </w:r>
      <w:r w:rsidR="00670C08">
        <w:rPr>
          <w:rFonts w:asciiTheme="majorBidi" w:eastAsia="Times New Roman" w:hAnsiTheme="majorBidi" w:cstheme="majorBidi"/>
          <w:b/>
          <w:bCs/>
          <w:szCs w:val="24"/>
        </w:rPr>
        <w:t xml:space="preserve">. </w:t>
      </w:r>
      <w:r w:rsidR="00237397" w:rsidRPr="002B1C10">
        <w:rPr>
          <w:rFonts w:asciiTheme="majorBidi" w:eastAsia="Times New Roman" w:hAnsiTheme="majorBidi" w:cstheme="majorBidi"/>
          <w:b/>
          <w:bCs/>
          <w:szCs w:val="24"/>
        </w:rPr>
        <w:t xml:space="preserve">One such reason is </w:t>
      </w:r>
      <w:r w:rsidR="00670C08">
        <w:rPr>
          <w:rFonts w:asciiTheme="majorBidi" w:eastAsia="Times New Roman" w:hAnsiTheme="majorBidi" w:cstheme="majorBidi"/>
          <w:b/>
          <w:bCs/>
          <w:szCs w:val="24"/>
        </w:rPr>
        <w:t>when</w:t>
      </w:r>
      <w:r w:rsidR="00237397" w:rsidRPr="002B1C10">
        <w:rPr>
          <w:rFonts w:asciiTheme="majorBidi" w:eastAsia="Times New Roman" w:hAnsiTheme="majorBidi" w:cstheme="majorBidi"/>
          <w:b/>
          <w:bCs/>
          <w:szCs w:val="24"/>
        </w:rPr>
        <w:t xml:space="preserve"> individuals </w:t>
      </w:r>
      <w:r w:rsidR="00670C08">
        <w:rPr>
          <w:rFonts w:asciiTheme="majorBidi" w:eastAsia="Times New Roman" w:hAnsiTheme="majorBidi" w:cstheme="majorBidi"/>
          <w:b/>
          <w:bCs/>
          <w:szCs w:val="24"/>
        </w:rPr>
        <w:t xml:space="preserve">share </w:t>
      </w:r>
      <w:r w:rsidR="00EC3DA3">
        <w:rPr>
          <w:rFonts w:asciiTheme="majorBidi" w:eastAsia="Times New Roman" w:hAnsiTheme="majorBidi" w:cstheme="majorBidi"/>
          <w:b/>
          <w:bCs/>
          <w:szCs w:val="24"/>
        </w:rPr>
        <w:t>a common</w:t>
      </w:r>
      <w:r w:rsidR="00670C08">
        <w:rPr>
          <w:rFonts w:asciiTheme="majorBidi" w:eastAsia="Times New Roman" w:hAnsiTheme="majorBidi" w:cstheme="majorBidi"/>
          <w:b/>
          <w:bCs/>
          <w:szCs w:val="24"/>
        </w:rPr>
        <w:t xml:space="preserve"> interest</w:t>
      </w:r>
      <w:r w:rsidR="00237397" w:rsidRPr="002B1C10">
        <w:rPr>
          <w:rFonts w:asciiTheme="majorBidi" w:eastAsia="Times New Roman" w:hAnsiTheme="majorBidi" w:cstheme="majorBidi"/>
          <w:b/>
          <w:bCs/>
          <w:szCs w:val="24"/>
        </w:rPr>
        <w:t xml:space="preserve"> that </w:t>
      </w:r>
      <w:r w:rsidR="00EC3DA3">
        <w:rPr>
          <w:rFonts w:asciiTheme="majorBidi" w:eastAsia="Times New Roman" w:hAnsiTheme="majorBidi" w:cstheme="majorBidi"/>
          <w:b/>
          <w:bCs/>
          <w:szCs w:val="24"/>
        </w:rPr>
        <w:t>is</w:t>
      </w:r>
      <w:r w:rsidR="00237397" w:rsidRPr="002B1C10">
        <w:rPr>
          <w:rFonts w:asciiTheme="majorBidi" w:eastAsia="Times New Roman" w:hAnsiTheme="majorBidi" w:cstheme="majorBidi"/>
          <w:b/>
          <w:bCs/>
          <w:szCs w:val="24"/>
        </w:rPr>
        <w:t xml:space="preserve"> not shared by others. Such individuals can be see</w:t>
      </w:r>
      <w:r w:rsidR="005D7890">
        <w:rPr>
          <w:rFonts w:asciiTheme="majorBidi" w:eastAsia="Times New Roman" w:hAnsiTheme="majorBidi" w:cstheme="majorBidi"/>
          <w:b/>
          <w:bCs/>
          <w:szCs w:val="24"/>
        </w:rPr>
        <w:t xml:space="preserve">n as members of a community of </w:t>
      </w:r>
      <w:r w:rsidR="00237397" w:rsidRPr="002B1C10">
        <w:rPr>
          <w:rFonts w:asciiTheme="majorBidi" w:eastAsia="Times New Roman" w:hAnsiTheme="majorBidi" w:cstheme="majorBidi"/>
          <w:b/>
          <w:bCs/>
          <w:szCs w:val="24"/>
        </w:rPr>
        <w:t xml:space="preserve">interest. In general, the network consists of multitude of </w:t>
      </w:r>
      <w:r w:rsidR="00EC3DA3">
        <w:rPr>
          <w:rFonts w:asciiTheme="majorBidi" w:eastAsia="Times New Roman" w:hAnsiTheme="majorBidi" w:cstheme="majorBidi"/>
          <w:b/>
          <w:bCs/>
          <w:szCs w:val="24"/>
        </w:rPr>
        <w:t>such</w:t>
      </w:r>
      <w:r w:rsidR="00237397" w:rsidRPr="002B1C10">
        <w:rPr>
          <w:rFonts w:asciiTheme="majorBidi" w:eastAsia="Times New Roman" w:hAnsiTheme="majorBidi" w:cstheme="majorBidi"/>
          <w:b/>
          <w:bCs/>
          <w:szCs w:val="24"/>
        </w:rPr>
        <w:t xml:space="preserve"> communities. As network formation and interactions depend on the links within and bet</w:t>
      </w:r>
      <w:r w:rsidR="005D7890">
        <w:rPr>
          <w:rFonts w:asciiTheme="majorBidi" w:eastAsia="Times New Roman" w:hAnsiTheme="majorBidi" w:cstheme="majorBidi"/>
          <w:b/>
          <w:bCs/>
          <w:szCs w:val="24"/>
        </w:rPr>
        <w:t xml:space="preserve">ween these communities, it is </w:t>
      </w:r>
      <w:r w:rsidR="00670C08">
        <w:rPr>
          <w:rFonts w:asciiTheme="majorBidi" w:eastAsia="Times New Roman" w:hAnsiTheme="majorBidi" w:cstheme="majorBidi"/>
          <w:b/>
          <w:bCs/>
          <w:szCs w:val="24"/>
        </w:rPr>
        <w:t xml:space="preserve">vital to detect and understand their underlying </w:t>
      </w:r>
      <w:r w:rsidR="00237397" w:rsidRPr="002B1C10">
        <w:rPr>
          <w:rFonts w:asciiTheme="majorBidi" w:eastAsia="Times New Roman" w:hAnsiTheme="majorBidi" w:cstheme="majorBidi"/>
          <w:b/>
          <w:bCs/>
          <w:szCs w:val="24"/>
        </w:rPr>
        <w:t>structure. A large body of literature has developed theories about the role and features of influentials in social networks</w:t>
      </w:r>
      <w:r w:rsidR="00EC3DA3">
        <w:rPr>
          <w:rFonts w:asciiTheme="majorBidi" w:eastAsia="Times New Roman" w:hAnsiTheme="majorBidi" w:cstheme="majorBidi"/>
          <w:b/>
          <w:bCs/>
          <w:szCs w:val="24"/>
        </w:rPr>
        <w:t>.</w:t>
      </w:r>
      <w:r w:rsidR="00670C08">
        <w:rPr>
          <w:rFonts w:asciiTheme="majorBidi" w:eastAsia="Times New Roman" w:hAnsiTheme="majorBidi" w:cstheme="majorBidi"/>
          <w:b/>
          <w:bCs/>
          <w:szCs w:val="24"/>
        </w:rPr>
        <w:t xml:space="preserve"> However</w:t>
      </w:r>
      <w:r w:rsidR="00237397" w:rsidRPr="002B1C10">
        <w:rPr>
          <w:rFonts w:asciiTheme="majorBidi" w:eastAsia="Times New Roman" w:hAnsiTheme="majorBidi" w:cstheme="majorBidi"/>
          <w:b/>
          <w:bCs/>
          <w:szCs w:val="24"/>
        </w:rPr>
        <w:t xml:space="preserve"> </w:t>
      </w:r>
      <w:r w:rsidR="00670C08">
        <w:rPr>
          <w:rFonts w:asciiTheme="majorBidi" w:eastAsia="Times New Roman" w:hAnsiTheme="majorBidi" w:cstheme="majorBidi"/>
          <w:b/>
          <w:bCs/>
          <w:szCs w:val="24"/>
        </w:rPr>
        <w:t>when the</w:t>
      </w:r>
      <w:r w:rsidR="00237397" w:rsidRPr="002B1C10">
        <w:rPr>
          <w:rFonts w:asciiTheme="majorBidi" w:eastAsia="Times New Roman" w:hAnsiTheme="majorBidi" w:cstheme="majorBidi"/>
          <w:b/>
          <w:bCs/>
          <w:szCs w:val="24"/>
        </w:rPr>
        <w:t xml:space="preserve"> network is a blend of </w:t>
      </w:r>
      <w:r w:rsidR="00670C08">
        <w:rPr>
          <w:rFonts w:asciiTheme="majorBidi" w:eastAsia="Times New Roman" w:hAnsiTheme="majorBidi" w:cstheme="majorBidi"/>
          <w:b/>
          <w:bCs/>
          <w:szCs w:val="24"/>
        </w:rPr>
        <w:t xml:space="preserve">smaller communities, we </w:t>
      </w:r>
      <w:r w:rsidR="00237397" w:rsidRPr="002B1C10">
        <w:rPr>
          <w:rFonts w:asciiTheme="majorBidi" w:eastAsia="Times New Roman" w:hAnsiTheme="majorBidi" w:cstheme="majorBidi"/>
          <w:b/>
          <w:bCs/>
          <w:szCs w:val="24"/>
        </w:rPr>
        <w:t xml:space="preserve">need to revisit the detection of such influentials at the </w:t>
      </w:r>
      <w:r w:rsidR="00670C08">
        <w:rPr>
          <w:rFonts w:asciiTheme="majorBidi" w:eastAsia="Times New Roman" w:hAnsiTheme="majorBidi" w:cstheme="majorBidi"/>
          <w:b/>
          <w:bCs/>
          <w:szCs w:val="24"/>
        </w:rPr>
        <w:t>sub-network level rather than globally</w:t>
      </w:r>
      <w:r w:rsidR="00B27775" w:rsidRPr="002B1C10">
        <w:rPr>
          <w:rFonts w:asciiTheme="majorBidi" w:eastAsia="Times New Roman" w:hAnsiTheme="majorBidi" w:cstheme="majorBidi"/>
          <w:b/>
          <w:bCs/>
          <w:szCs w:val="24"/>
        </w:rPr>
        <w:t>. To achieve this, we develop an extended mixed member</w:t>
      </w:r>
      <w:r w:rsidR="006975E4">
        <w:rPr>
          <w:rFonts w:asciiTheme="majorBidi" w:eastAsia="Times New Roman" w:hAnsiTheme="majorBidi" w:cstheme="majorBidi"/>
          <w:b/>
          <w:bCs/>
          <w:szCs w:val="24"/>
        </w:rPr>
        <w:t>ship stochastic blockmodel (MMSB</w:t>
      </w:r>
      <w:r w:rsidR="00B27775" w:rsidRPr="002B1C10">
        <w:rPr>
          <w:rFonts w:asciiTheme="majorBidi" w:eastAsia="Times New Roman" w:hAnsiTheme="majorBidi" w:cstheme="majorBidi"/>
          <w:b/>
          <w:bCs/>
          <w:szCs w:val="24"/>
        </w:rPr>
        <w:t xml:space="preserve">), and use a stochastic variational inference on directed networks to detect smaller communities. To assess the performance </w:t>
      </w:r>
      <w:r w:rsidR="00670C08">
        <w:rPr>
          <w:rFonts w:asciiTheme="majorBidi" w:eastAsia="Times New Roman" w:hAnsiTheme="majorBidi" w:cstheme="majorBidi"/>
          <w:b/>
          <w:bCs/>
          <w:szCs w:val="24"/>
        </w:rPr>
        <w:t xml:space="preserve">of our model </w:t>
      </w:r>
      <w:r w:rsidR="00B27775" w:rsidRPr="002B1C10">
        <w:rPr>
          <w:rFonts w:asciiTheme="majorBidi" w:eastAsia="Times New Roman" w:hAnsiTheme="majorBidi" w:cstheme="majorBidi"/>
          <w:b/>
          <w:bCs/>
          <w:szCs w:val="24"/>
        </w:rPr>
        <w:t>we use two synthetic networks.</w:t>
      </w:r>
    </w:p>
    <w:p w14:paraId="2862979C" w14:textId="11A86F10" w:rsidR="00AC706C" w:rsidRDefault="00AC706C" w:rsidP="00EC3DA3">
      <w:pPr>
        <w:ind w:firstLine="0"/>
        <w:jc w:val="both"/>
        <w:rPr>
          <w:rFonts w:asciiTheme="majorBidi" w:eastAsia="Times New Roman" w:hAnsiTheme="majorBidi" w:cstheme="majorBidi"/>
          <w:i/>
          <w:szCs w:val="24"/>
        </w:rPr>
      </w:pPr>
    </w:p>
    <w:p w14:paraId="1D19721C" w14:textId="15BA552F" w:rsidR="001453C6" w:rsidRPr="002B1C10" w:rsidRDefault="001453C6" w:rsidP="005D7890">
      <w:pPr>
        <w:ind w:firstLine="0"/>
        <w:jc w:val="both"/>
        <w:rPr>
          <w:rFonts w:asciiTheme="majorBidi" w:eastAsia="Times New Roman" w:hAnsiTheme="majorBidi" w:cstheme="majorBidi"/>
          <w:i/>
          <w:szCs w:val="24"/>
        </w:rPr>
      </w:pPr>
      <w:r w:rsidRPr="002B1C10">
        <w:rPr>
          <w:rFonts w:asciiTheme="majorBidi" w:eastAsia="Times New Roman" w:hAnsiTheme="majorBidi" w:cstheme="majorBidi"/>
          <w:i/>
          <w:szCs w:val="24"/>
        </w:rPr>
        <w:t>Keywords: community detection, influential</w:t>
      </w:r>
      <w:r w:rsidR="00237A74" w:rsidRPr="002B1C10">
        <w:rPr>
          <w:rFonts w:asciiTheme="majorBidi" w:eastAsia="Times New Roman" w:hAnsiTheme="majorBidi" w:cstheme="majorBidi"/>
          <w:i/>
          <w:szCs w:val="24"/>
        </w:rPr>
        <w:t>s</w:t>
      </w:r>
      <w:r w:rsidRPr="002B1C10">
        <w:rPr>
          <w:rFonts w:asciiTheme="majorBidi" w:eastAsia="Times New Roman" w:hAnsiTheme="majorBidi" w:cstheme="majorBidi"/>
          <w:i/>
          <w:szCs w:val="24"/>
        </w:rPr>
        <w:t>, stochastic variational inference</w:t>
      </w:r>
    </w:p>
    <w:p w14:paraId="743B5CAF" w14:textId="7AB1A0B9" w:rsidR="001453C6" w:rsidRPr="002B1C10" w:rsidRDefault="001453C6" w:rsidP="005D7890">
      <w:pPr>
        <w:ind w:firstLine="0"/>
        <w:jc w:val="both"/>
        <w:rPr>
          <w:rFonts w:asciiTheme="majorBidi" w:eastAsia="Times New Roman" w:hAnsiTheme="majorBidi" w:cstheme="majorBidi"/>
          <w:i/>
          <w:szCs w:val="24"/>
        </w:rPr>
      </w:pPr>
      <w:r w:rsidRPr="002B1C10">
        <w:rPr>
          <w:rFonts w:asciiTheme="majorBidi" w:eastAsia="Times New Roman" w:hAnsiTheme="majorBidi" w:cstheme="majorBidi"/>
          <w:i/>
          <w:szCs w:val="24"/>
        </w:rPr>
        <w:t>Track: Methods, Modelling, &amp;</w:t>
      </w:r>
      <w:r w:rsidR="0003479E">
        <w:rPr>
          <w:rFonts w:asciiTheme="majorBidi" w:eastAsia="Times New Roman" w:hAnsiTheme="majorBidi" w:cstheme="majorBidi"/>
          <w:i/>
          <w:szCs w:val="24"/>
        </w:rPr>
        <w:t xml:space="preserve"> </w:t>
      </w:r>
      <w:r w:rsidRPr="002B1C10">
        <w:rPr>
          <w:rFonts w:asciiTheme="majorBidi" w:eastAsia="Times New Roman" w:hAnsiTheme="majorBidi" w:cstheme="majorBidi"/>
          <w:i/>
          <w:szCs w:val="24"/>
        </w:rPr>
        <w:t>Marketing Analytics</w:t>
      </w:r>
    </w:p>
    <w:p w14:paraId="0E150241" w14:textId="32C5BDFF" w:rsidR="001453C6" w:rsidRPr="002B1C10" w:rsidRDefault="001453C6">
      <w:pPr>
        <w:rPr>
          <w:rFonts w:asciiTheme="majorBidi" w:eastAsia="Times New Roman" w:hAnsiTheme="majorBidi" w:cstheme="majorBidi"/>
          <w:szCs w:val="24"/>
        </w:rPr>
      </w:pPr>
      <w:r w:rsidRPr="002B1C10">
        <w:rPr>
          <w:rFonts w:asciiTheme="majorBidi" w:eastAsia="Times New Roman" w:hAnsiTheme="majorBidi" w:cstheme="majorBidi"/>
          <w:szCs w:val="24"/>
        </w:rPr>
        <w:br w:type="page"/>
      </w:r>
    </w:p>
    <w:p w14:paraId="57041D4D" w14:textId="10F51EDD" w:rsidR="002F1751" w:rsidRPr="002B1C10" w:rsidRDefault="00B634E1" w:rsidP="00F0185D">
      <w:pPr>
        <w:pStyle w:val="Heading1"/>
      </w:pPr>
      <w:bookmarkStart w:id="0" w:name="_lzxctmiqjhh6" w:colFirst="0" w:colLast="0"/>
      <w:bookmarkEnd w:id="0"/>
      <w:r w:rsidRPr="002B1C10">
        <w:lastRenderedPageBreak/>
        <w:t xml:space="preserve"> Introduction</w:t>
      </w:r>
    </w:p>
    <w:p w14:paraId="45FECDA2" w14:textId="19CD740A" w:rsidR="00A75AD8" w:rsidRPr="002B1C10" w:rsidRDefault="00A75AD8" w:rsidP="00633EC3">
      <w:pPr>
        <w:jc w:val="both"/>
      </w:pPr>
      <w:r w:rsidRPr="002B1C10">
        <w:t>Extensive studies of social contagion in marketing, have dealt with</w:t>
      </w:r>
      <w:r w:rsidR="008A7369">
        <w:t xml:space="preserve"> the </w:t>
      </w:r>
      <w:r w:rsidRPr="002B1C10">
        <w:t xml:space="preserve">role of structure in </w:t>
      </w:r>
      <w:r w:rsidR="00382C05">
        <w:t xml:space="preserve">social </w:t>
      </w:r>
      <w:r w:rsidRPr="002B1C10">
        <w:t xml:space="preserve">influence </w:t>
      </w:r>
      <w:r w:rsidR="000C1704">
        <w:fldChar w:fldCharType="begin"/>
      </w:r>
      <w:r w:rsidR="000C1704">
        <w:instrText xml:space="preserve"> ADDIN ZOTERO_ITEM CSL_CITATION {"citationID":"a1m0qt18qut","properties":{"formattedCitation":"(Aral, Muchnik, &amp; Sundararajan, 2009; Aral &amp; Walker, 2012; Braun &amp; Bonfrer, 2011; Van den Bulte &amp; Lilien, 2001)","plainCitation":"(Aral, Muchnik, &amp; Sundararajan, 2009; Aral &amp; Walker, 2012; Braun &amp; Bonfrer, 2011; Van den Bulte &amp; Lilien, 2001)"},"citationItems":[{"id":23,"uris":["http://zotero.org/users/local/rgDynEYk/items/BWENE2HN"],"uri":["http://zotero.org/users/local/rgDynEYk/items/BWENE2HN"],"itemData":{"id":23,"type":"article-journal","title":"Distinguishing influence-based contagion from homophily-driven diffusion in dynamic networks","container-title":"Proceedings of the National Academy of Sciences","page":"21544–21549","volume":"106","issue":"51","author":[{"family":"Aral","given":"Sinan"},{"family":"Muchnik","given":"Lev"},{"family":"Sundararajan","given":"Arun"}],"issued":{"date-parts":[["2009"]]}}},{"id":37,"uris":["http://zotero.org/users/local/rgDynEYk/items/5C5YUTQ2"],"uri":["http://zotero.org/users/local/rgDynEYk/items/5C5YUTQ2"],"itemData":{"id":37,"type":"article-journal","title":"Identifying influential and susceptible members of social networks","container-title":"Science","page":"337–341","volume":"337","issue":"6092","author":[{"family":"Aral","given":"Sinan"},{"family":"Walker","given":"Dylan"}],"issued":{"date-parts":[["2012"]]}}},{"id":24,"uris":["http://zotero.org/users/local/rgDynEYk/items/VDFE6FRL"],"uri":["http://zotero.org/users/local/rgDynEYk/items/VDFE6FRL"],"itemData":{"id":24,"type":"article-journal","title":"Scalable inference of customer similarities from interactions data using Dirichlet processes","container-title":"Marketing Science","page":"513–531","volume":"30","issue":"3","author":[{"family":"Braun","given":"Michael"},{"family":"Bonfrer","given":"André"}],"issued":{"date-parts":[["2011"]]}}},{"id":35,"uris":["http://zotero.org/users/local/rgDynEYk/items/5F9G25JU"],"uri":["http://zotero.org/users/local/rgDynEYk/items/5F9G25JU"],"itemData":{"id":35,"type":"article-journal","title":"Medical innovation revisited: Social contagion versus marketing effort","container-title":"American Journal of Sociology","page":"1409–1435","volume":"106","issue":"5","author":[{"family":"Van den Bulte","given":"Christophe"},{"family":"Lilien","given":"Gary L"}],"issued":{"date-parts":[["2001"]]}}}],"schema":"https://github.com/citation-style-language/schema/raw/master/csl-citation.json"} </w:instrText>
      </w:r>
      <w:r w:rsidR="000C1704">
        <w:fldChar w:fldCharType="separate"/>
      </w:r>
      <w:r w:rsidR="000C1704" w:rsidRPr="000C1704">
        <w:rPr>
          <w:rFonts w:cs="Times New Roman"/>
        </w:rPr>
        <w:t>(Aral, Muchnik, &amp; Sundararajan, 2009;</w:t>
      </w:r>
      <w:r w:rsidR="0069233A">
        <w:rPr>
          <w:rFonts w:cs="Times New Roman"/>
        </w:rPr>
        <w:t xml:space="preserve"> Braun &amp; Bonfrer, 2011</w:t>
      </w:r>
      <w:r w:rsidR="000C1704" w:rsidRPr="000C1704">
        <w:rPr>
          <w:rFonts w:cs="Times New Roman"/>
        </w:rPr>
        <w:t>)</w:t>
      </w:r>
      <w:r w:rsidR="000C1704">
        <w:fldChar w:fldCharType="end"/>
      </w:r>
      <w:r w:rsidRPr="002B1C10">
        <w:t xml:space="preserve">. </w:t>
      </w:r>
      <w:r w:rsidR="009A48DB" w:rsidRPr="009A48DB">
        <w:rPr>
          <w:rFonts w:cs="Times New Roman"/>
        </w:rPr>
        <w:t>Golden</w:t>
      </w:r>
      <w:r w:rsidR="009A48DB">
        <w:rPr>
          <w:rFonts w:cs="Times New Roman"/>
        </w:rPr>
        <w:t xml:space="preserve">berg, Han, Lehmann, and Hong </w:t>
      </w:r>
      <w:r w:rsidR="009A48DB">
        <w:fldChar w:fldCharType="begin"/>
      </w:r>
      <w:r w:rsidR="009A48DB">
        <w:instrText xml:space="preserve"> ADDIN ZOTERO_ITEM CSL_CITATION {"citationID":"a27o14oa7an","properties":{"formattedCitation":"(Goldenberg, Han, Lehmann, &amp; Hong, 2009)","plainCitation":"(Goldenberg, Han, Lehmann, &amp; Hong, 2009)"},"citationItems":[{"id":76,"uris":["http://zotero.org/users/local/rgDynEYk/items/3RZC89Q4"],"uri":["http://zotero.org/users/local/rgDynEYk/items/3RZC89Q4"],"itemData":{"id":76,"type":"article-journal","title":"The role of hubs in the adoption process","container-title":"Journal of marketing","page":"1–13","volume":"73","issue":"2","author":[{"family":"Goldenberg","given":"Jacob"},{"family":"Han","given":"Sangman"},{"family":"Lehmann","given":"Donald R"},{"family":"Hong","given":"Jae Weon"}],"issued":{"date-parts":[["2009"]]}}}],"schema":"https://github.com/citation-style-language/schema/raw/master/csl-citation.json"} </w:instrText>
      </w:r>
      <w:r w:rsidR="009A48DB">
        <w:fldChar w:fldCharType="separate"/>
      </w:r>
      <w:r w:rsidR="009A48DB">
        <w:rPr>
          <w:rFonts w:cs="Times New Roman"/>
        </w:rPr>
        <w:t>(</w:t>
      </w:r>
      <w:r w:rsidR="009A48DB" w:rsidRPr="009A48DB">
        <w:rPr>
          <w:rFonts w:cs="Times New Roman"/>
        </w:rPr>
        <w:t>2009)</w:t>
      </w:r>
      <w:r w:rsidR="009A48DB">
        <w:fldChar w:fldCharType="end"/>
      </w:r>
      <w:r w:rsidRPr="002B1C10">
        <w:t xml:space="preserve">, show that actors with higher degree centrality (hubs) can speed up contagion or lead to higher volume </w:t>
      </w:r>
      <w:r w:rsidR="000445C9">
        <w:t xml:space="preserve">for </w:t>
      </w:r>
      <w:r w:rsidRPr="002B1C10">
        <w:t>diffusion</w:t>
      </w:r>
      <w:r w:rsidR="008A7369">
        <w:t>.</w:t>
      </w:r>
      <w:r w:rsidRPr="002B1C10">
        <w:t xml:space="preserve"> </w:t>
      </w:r>
      <w:r w:rsidR="000445C9">
        <w:rPr>
          <w:rFonts w:cs="Times New Roman"/>
        </w:rPr>
        <w:t>Stephen and</w:t>
      </w:r>
      <w:r w:rsidR="000445C9" w:rsidRPr="000445C9">
        <w:rPr>
          <w:rFonts w:cs="Times New Roman"/>
        </w:rPr>
        <w:t xml:space="preserve"> Toubia</w:t>
      </w:r>
      <w:r w:rsidR="000445C9">
        <w:t xml:space="preserve"> </w:t>
      </w:r>
      <w:r w:rsidR="000445C9">
        <w:fldChar w:fldCharType="begin"/>
      </w:r>
      <w:r w:rsidR="000445C9">
        <w:instrText xml:space="preserve"> ADDIN ZOTERO_ITEM CSL_CITATION {"citationID":"a6ptlvij09","properties":{"formattedCitation":"(Stephen &amp; Toubia, 2010)","plainCitation":"(Stephen &amp; Toubia, 2010)"},"citationItems":[{"id":81,"uris":["http://zotero.org/users/local/rgDynEYk/items/CMCDRY65"],"uri":["http://zotero.org/users/local/rgDynEYk/items/CMCDRY65"],"itemData":{"id":81,"type":"article-journal","title":"Deriving value from social commerce networks","container-title":"Journal of marketing research","page":"215–228","volume":"47","issue":"2","author":[{"family":"Stephen","given":"Andrew T"},{"family":"Toubia","given":"Olivier"}],"issued":{"date-parts":[["2010"]]}}}],"schema":"https://github.com/citation-style-language/schema/raw/master/csl-citation.json"} </w:instrText>
      </w:r>
      <w:r w:rsidR="000445C9">
        <w:fldChar w:fldCharType="separate"/>
      </w:r>
      <w:r w:rsidR="000445C9" w:rsidRPr="000445C9">
        <w:rPr>
          <w:rFonts w:cs="Times New Roman"/>
        </w:rPr>
        <w:t>(2010)</w:t>
      </w:r>
      <w:r w:rsidR="000445C9">
        <w:fldChar w:fldCharType="end"/>
      </w:r>
      <w:r w:rsidR="000445C9">
        <w:t xml:space="preserve"> </w:t>
      </w:r>
      <w:r w:rsidR="00023E84" w:rsidRPr="002B1C10">
        <w:t>assess the importance of different centrality measures, such as in-degree and out degrees of online sellers</w:t>
      </w:r>
      <w:r w:rsidR="00233907">
        <w:t>,</w:t>
      </w:r>
      <w:r w:rsidR="00023E84" w:rsidRPr="002B1C10">
        <w:t xml:space="preserve"> in the value the</w:t>
      </w:r>
      <w:r w:rsidR="000445C9">
        <w:t>y create in terms of sales</w:t>
      </w:r>
      <w:r w:rsidR="00023E84" w:rsidRPr="002B1C10">
        <w:t xml:space="preserve">. </w:t>
      </w:r>
      <w:r w:rsidR="000445C9">
        <w:rPr>
          <w:rFonts w:cs="Times New Roman"/>
        </w:rPr>
        <w:t>Goel and</w:t>
      </w:r>
      <w:r w:rsidR="000445C9" w:rsidRPr="000445C9">
        <w:rPr>
          <w:rFonts w:cs="Times New Roman"/>
        </w:rPr>
        <w:t xml:space="preserve"> Gold</w:t>
      </w:r>
      <w:r w:rsidR="000445C9">
        <w:rPr>
          <w:rFonts w:cs="Times New Roman"/>
        </w:rPr>
        <w:t>stein</w:t>
      </w:r>
      <w:r w:rsidR="000445C9">
        <w:t xml:space="preserve"> </w:t>
      </w:r>
      <w:r w:rsidR="000445C9">
        <w:fldChar w:fldCharType="begin"/>
      </w:r>
      <w:r w:rsidR="000445C9">
        <w:instrText xml:space="preserve"> ADDIN ZOTERO_ITEM CSL_CITATION {"citationID":"agh2e0qkpr","properties":{"formattedCitation":"(Goel &amp; Goldstein, 2013)","plainCitation":"(Goel &amp; Goldstein, 2013)"},"citationItems":[{"id":75,"uris":["http://zotero.org/users/local/rgDynEYk/items/HG37JLHH"],"uri":["http://zotero.org/users/local/rgDynEYk/items/HG37JLHH"],"itemData":{"id":75,"type":"article-journal","title":"Predicting individual behavior with social networks","container-title":"Marketing Science","page":"82–93","volume":"33","issue":"1","author":[{"family":"Goel","given":"Sharad"},{"family":"Goldstein","given":"Daniel G"}],"issued":{"date-parts":[["2013"]]}}}],"schema":"https://github.com/citation-style-language/schema/raw/master/csl-citation.json"} </w:instrText>
      </w:r>
      <w:r w:rsidR="000445C9">
        <w:fldChar w:fldCharType="separate"/>
      </w:r>
      <w:r w:rsidR="000445C9">
        <w:rPr>
          <w:rFonts w:cs="Times New Roman"/>
        </w:rPr>
        <w:t>(</w:t>
      </w:r>
      <w:r w:rsidR="000445C9" w:rsidRPr="000445C9">
        <w:rPr>
          <w:rFonts w:cs="Times New Roman"/>
        </w:rPr>
        <w:t>2013)</w:t>
      </w:r>
      <w:r w:rsidR="000445C9">
        <w:fldChar w:fldCharType="end"/>
      </w:r>
      <w:r w:rsidRPr="002B1C10">
        <w:t xml:space="preserve"> have shown that social data can prove to be beneficial and complementary to behavioral data in terms of predicting the future </w:t>
      </w:r>
      <w:r w:rsidR="008A7369">
        <w:t>contagion</w:t>
      </w:r>
      <w:r w:rsidRPr="002B1C10">
        <w:t xml:space="preserve">. Hence, a good knowledge on the mechanics of structure formation in social networks could be vital in further analyzing the behavioral data. However, many of these studies only account for network level characteristics of individuals, such as degree centrality, betweenness, prestige, </w:t>
      </w:r>
      <w:r w:rsidR="000445C9">
        <w:t xml:space="preserve">and </w:t>
      </w:r>
      <w:r w:rsidRPr="002B1C10">
        <w:t>clustering coefficie</w:t>
      </w:r>
      <w:r w:rsidR="000445C9">
        <w:t>nt</w:t>
      </w:r>
      <w:r w:rsidR="00633EC3">
        <w:t xml:space="preserve"> </w:t>
      </w:r>
      <w:r w:rsidR="00633EC3">
        <w:fldChar w:fldCharType="begin"/>
      </w:r>
      <w:r w:rsidR="00633EC3">
        <w:instrText xml:space="preserve"> ADDIN ZOTERO_ITEM CSL_CITATION {"citationID":"S9EnmpD7","properties":{"formattedCitation":"(Goldenberg et al., 2009; Hinz, Skiera, Barrot, &amp; Becker, 2011; Iyengar, Van den Bulte, &amp; Valente, 2011; Katona, Zubcsek, &amp; Sarvary, 2011)","plainCitation":"(Goldenberg et al., 2009; Hinz, Skiera, Barrot, &amp; Becker, 2011; Iyengar, Van den Bulte, &amp; Valente, 2011; Katona, Zubcsek, &amp; Sarvary, 2011)"},"citationItems":[{"id":76,"uris":["http://zotero.org/users/local/rgDynEYk/items/3RZC89Q4"],"uri":["http://zotero.org/users/local/rgDynEYk/items/3RZC89Q4"],"itemData":{"id":76,"type":"article-journal","title":"The role of hubs in the adoption process","container-title":"Journal of marketing","page":"1–13","volume":"73","issue":"2","author":[{"family":"Goldenberg","given":"Jacob"},{"family":"Han","given":"Sangman"},{"family":"Lehmann","given":"Donald R"},{"family":"Hong","given":"Jae Weon"}],"issued":{"date-parts":[["2009"]]}}},{"id":77,"uris":["http://zotero.org/users/local/rgDynEYk/items/5U92XBBD"],"uri":["http://zotero.org/users/local/rgDynEYk/items/5U92XBBD"],"itemData":{"id":77,"type":"article-</w:instrText>
      </w:r>
      <w:r w:rsidR="00633EC3" w:rsidRPr="00633EC3">
        <w:rPr>
          <w:lang w:val="nl-NL"/>
        </w:rPr>
        <w:instrText>journal","title":"Seeding strategies for viral marketing: An empirical comparison","container-title":"Journal of Marketing","page":"55–71","volume":"75","issue":"6","author":[{"family":"Hinz","given":"Oliver"},{"family":"Skiera","gi</w:instrText>
      </w:r>
      <w:r w:rsidR="00633EC3" w:rsidRPr="00832B91">
        <w:rPr>
          <w:lang w:val="nl-NL"/>
        </w:rPr>
        <w:instrText xml:space="preserve">ven":"Bernd"},{"family":"Barrot","given":"Christian"},{"family":"Becker","given":"Jan U"}],"issued":{"date-parts":[["2011"]]}}},{"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86,"uris":["http://zotero.org/users/local/rgDynEYk/items/AJPM6JI5"],"uri":["http://zotero.org/users/local/rgDynEYk/items/AJPM6JI5"],"itemData":{"id":86,"type":"article-journal","title":"Network effects and personal influences: The diffusion of an online social network","container-title":"Journal of marketing research","page":"425–443","volume":"48","issue":"3","author":[{"family":"Katona","given":"Zsolt"},{"family":"Zubcsek","given":"Peter Pal"},{"family":"Sarvary","given":"Miklos"}],"issued":{"date-parts":[["2011"]]}}}],"schema":"https://github.com/citation-style-language/schema/raw/master/csl-citation.json"} </w:instrText>
      </w:r>
      <w:r w:rsidR="00633EC3">
        <w:fldChar w:fldCharType="separate"/>
      </w:r>
      <w:r w:rsidR="00633EC3" w:rsidRPr="00832B91">
        <w:rPr>
          <w:rFonts w:cs="Times New Roman"/>
          <w:lang w:val="nl-NL"/>
        </w:rPr>
        <w:t>(Goldenberg et al., 2009; Hinz, Skiera, Barrot, &amp; Becker, 2011; Katona, Zubcsek, &amp; Sarvary, 2011)</w:t>
      </w:r>
      <w:r w:rsidR="00633EC3">
        <w:fldChar w:fldCharType="end"/>
      </w:r>
      <w:r w:rsidRPr="00832B91">
        <w:rPr>
          <w:lang w:val="nl-NL"/>
        </w:rPr>
        <w:t xml:space="preserve">. </w:t>
      </w:r>
      <w:r w:rsidRPr="002B1C10">
        <w:t>Although these measures are still valuable in predicting and studying the diffusion</w:t>
      </w:r>
      <w:r w:rsidR="000B5893">
        <w:t xml:space="preserve"> </w:t>
      </w:r>
      <w:r w:rsidR="000B5893">
        <w:fldChar w:fldCharType="begin"/>
      </w:r>
      <w:r w:rsidR="000B5893">
        <w:instrText xml:space="preserve"> ADDIN ZOTERO_ITEM CSL_CITATION {"citationID":"alalqqfhmr","properties":{"formattedCitation":"(Iyengar et al., 2011)","plainCitation":"(Iyengar et al., 2011)"},"citationItems":[{"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schema":"https://github.com/citation-style-language/schema/raw/master/csl-citation.json"} </w:instrText>
      </w:r>
      <w:r w:rsidR="000B5893">
        <w:fldChar w:fldCharType="separate"/>
      </w:r>
      <w:r w:rsidR="000B5893" w:rsidRPr="000B5893">
        <w:rPr>
          <w:rFonts w:cs="Times New Roman"/>
        </w:rPr>
        <w:t>(Iyengar et al., 2011)</w:t>
      </w:r>
      <w:r w:rsidR="000B5893">
        <w:fldChar w:fldCharType="end"/>
      </w:r>
      <w:r w:rsidRPr="002B1C10">
        <w:t>,</w:t>
      </w:r>
      <w:r w:rsidR="00382C05">
        <w:t xml:space="preserve"> </w:t>
      </w:r>
      <w:r w:rsidRPr="002B1C10">
        <w:t>we argue that sub-network level measures can provide further insights into recognizing finer grained measures. Moreover, marketing science is always interested in finding influential people in a network to be able to target and segment them properly</w:t>
      </w:r>
      <w:r w:rsidR="000B5893">
        <w:t xml:space="preserve"> </w:t>
      </w:r>
      <w:r w:rsidR="000B5893">
        <w:fldChar w:fldCharType="begin"/>
      </w:r>
      <w:r w:rsidR="000B5893">
        <w:instrText xml:space="preserve"> ADDIN ZOTERO_ITEM CSL_CITATION {"citationID":"a2cv8ft7gus","properties":{"formattedCitation":"(Aral &amp; Walker, 2012; Iyengar et al., 2011, 2011; Katona et al., 2011; Stephen &amp; Toubia, 2010; Trusov, Bodapati, &amp; Bucklin, 2010; Van den Bulte &amp; Lilien, 2001)","plainCitation":"(Aral &amp; Walker, 2012; Iyengar et al., 2011, 2011; Katona et al., 2011; Stephen &amp; Toubia, 2010; Trusov, Bodapati, &amp; Bucklin, 2010; Van den Bulte &amp; Lilien, 2001)"},"citationItems":[{"id":37,"uris":["http://zotero.org/users/local/rgDynEYk/items/5C5YUTQ2"],"uri":["http://zotero.org/users/local/rgDynEYk/items/5C5YUTQ2"],"itemData":{"id":37,"type":"article-journal","title":"Identifying influential and susceptible members of social networks","container-title":"Science","page":"337–341","volume":"337","issue":"6092","author":[{"family":"Aral","given":"Sinan"},{"family":"Walker","given":"Dylan"}],"issued":{"date-parts":[["2012"]]}}},{"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86,"uris":["http://zotero.org/users/local/rgDynEYk/items/AJPM6JI5"],"uri":["http://zotero.org/users/local/rgDynEYk/items/AJPM6JI5"],"itemData":{"id":86,"type":"article-journal","title":"Network effects and personal influences: The diffusion of an online social network","container-title":"Journal of marketing research","page":"425–443","volume":"48","issue":"3","author":[{"family":"Katona","given":"Zsolt"},{"family":"Zubcsek","given":"Peter Pal"},{"family":"Sarvary","given":"Miklos"}],"issued":{"date-parts":[["2011"]]}}},{"id":81,"uris":["http://zotero.org/users/local/rgDynEYk/items/CMCDRY65"],"uri":["http://zotero.org/users/local/rgDynEYk/items/CMCDRY65"],"itemData":{"id":81,"type":"article-journal","title":"Deriving value from social commerce networks","container-title":"Journal of marketing research","page":"215–228","volume":"47","issue":"2","author":[{"family":"Stephen","given":"Andrew T"},{"family":"Toubia","given":"Olivier"}],"issued":{"date-parts":[["2010"]]}}},{"id":84,"uris":["http://zotero.org/users/local/rgDynEYk/items/5MGUTJKH"],"uri":["http://zotero.org/users/local/rgDynEYk/items/5MGUTJKH"],"itemData":{"id":84,"type":"article-journal","title":"Determining influential users in internet social networks","container-title":"Journal of Marketing Research","page":"643–658","volume":"47","issue":"4","author":[{"family":"Trusov","given":"Michael"},{"family":"Bodapati","given":"Anand V"},{"family":"Bucklin","given":"Randolph E"}],"issued":{"date-parts":[["2010"]]}}},{"id":35,"uris":["http://zotero.org/users/local/rgDynEYk/items/5F9G25JU"],"uri":["http://zotero.org/users/local/rgDynEYk/items/5F9G25JU"],"itemData":{"id":35,"type":"article-journal","title":"Medical innovation revisited: Social contagion versus marketing effort","container-title":"American Journal of Sociology","page":"1409–1435","volume":"106","issue":"5","author":[{"family":"Van den Bulte","given":"Christophe"},{"family":"Lilien","given":"Gary L"}],"issued":{"date-parts":[["2001"]]}}}],"schema":"https://github.com/citation-style-language/schema/raw/master/csl-citation.json"} </w:instrText>
      </w:r>
      <w:r w:rsidR="000B5893">
        <w:fldChar w:fldCharType="separate"/>
      </w:r>
      <w:r w:rsidR="000B5893" w:rsidRPr="000B5893">
        <w:rPr>
          <w:rFonts w:cs="Times New Roman"/>
        </w:rPr>
        <w:t>(Stephen &amp; Toubia, 2010; Trusov, Bodapati, &amp; Bucklin, 2010</w:t>
      </w:r>
      <w:r w:rsidR="00CB48A5">
        <w:rPr>
          <w:rFonts w:cs="Times New Roman"/>
        </w:rPr>
        <w:t>; Aral &amp; Walker 2012</w:t>
      </w:r>
      <w:r w:rsidR="000B5893" w:rsidRPr="000B5893">
        <w:rPr>
          <w:rFonts w:cs="Times New Roman"/>
        </w:rPr>
        <w:t>)</w:t>
      </w:r>
      <w:r w:rsidR="000B5893">
        <w:fldChar w:fldCharType="end"/>
      </w:r>
      <w:r w:rsidRPr="002B1C10">
        <w:t>. Yet not all centrality measures on the network level correspond to similar notions and could provide contradicting results.</w:t>
      </w:r>
      <w:r w:rsidR="00382C05">
        <w:t xml:space="preserve"> Alth</w:t>
      </w:r>
      <w:r w:rsidR="00253BBC">
        <w:t xml:space="preserve">ough </w:t>
      </w:r>
      <w:r w:rsidR="00672724">
        <w:t>these measures have been used</w:t>
      </w:r>
      <w:r w:rsidR="00382C05">
        <w:t xml:space="preserve"> to indicate the level of importance of individuals in influence literature, some evidence </w:t>
      </w:r>
      <w:r w:rsidR="00253BBC">
        <w:t xml:space="preserve">signal their </w:t>
      </w:r>
      <w:r w:rsidR="00382C05">
        <w:t>misfit</w:t>
      </w:r>
      <w:r w:rsidR="00253BBC">
        <w:t>.</w:t>
      </w:r>
      <w:r w:rsidR="0034289B" w:rsidRPr="002B1C10">
        <w:t xml:space="preserve"> </w:t>
      </w:r>
      <w:r w:rsidR="005A5E91">
        <w:t xml:space="preserve">For instance, </w:t>
      </w:r>
      <w:r w:rsidR="000B5893">
        <w:rPr>
          <w:rFonts w:cs="Times New Roman"/>
        </w:rPr>
        <w:t xml:space="preserve">Trusov et al. </w:t>
      </w:r>
      <w:r w:rsidR="000B5893">
        <w:fldChar w:fldCharType="begin"/>
      </w:r>
      <w:r w:rsidR="000B5893">
        <w:instrText xml:space="preserve"> ADDIN ZOTERO_ITEM CSL_CITATION {"citationID":"a2b14271s5o","properties":{"formattedCitation":"(Trusov et al., 2010)","plainCitation":"(Trusov et al., 2010)"},"citationItems":[{"id":84,"uris":["http://zotero.org/users/local/rgDynEYk/items/5MGUTJKH"],"uri":["http://zotero.org/users/local/rgDynEYk/items/5MGUTJKH"],"itemData":{"id":84,"type":"article-journal","title":"Determining influential users in internet social networks","container-title":"Journal of Marketing Research","page":"643–658","volume":"47","issue":"4","author":[{"family":"Trusov","given":"Michael"},{"family":"Bodapati","given":"Anand V"},{"family":"Bucklin","given":"Randolph E"}],"issued":{"date-parts":[["2010"]]}}}],"schema":"https://github.com/citation-style-language/schema/raw/master/csl-citation.json"} </w:instrText>
      </w:r>
      <w:r w:rsidR="000B5893">
        <w:fldChar w:fldCharType="separate"/>
      </w:r>
      <w:r w:rsidR="000B5893">
        <w:rPr>
          <w:rFonts w:cs="Times New Roman"/>
        </w:rPr>
        <w:t>(</w:t>
      </w:r>
      <w:r w:rsidR="000B5893" w:rsidRPr="000B5893">
        <w:rPr>
          <w:rFonts w:cs="Times New Roman"/>
        </w:rPr>
        <w:t>2010)</w:t>
      </w:r>
      <w:r w:rsidR="000B5893">
        <w:fldChar w:fldCharType="end"/>
      </w:r>
      <w:r w:rsidR="000B5893">
        <w:t xml:space="preserve"> </w:t>
      </w:r>
      <w:r w:rsidR="0034289B" w:rsidRPr="002B1C10">
        <w:t xml:space="preserve">argue that the mere friend counts in a social network does poorly when it comes to </w:t>
      </w:r>
      <w:r w:rsidR="000B5893">
        <w:t>detecting influential users</w:t>
      </w:r>
      <w:r w:rsidR="0034289B" w:rsidRPr="002B1C10">
        <w:t>.</w:t>
      </w:r>
      <w:r w:rsidR="000B5893">
        <w:t xml:space="preserve"> </w:t>
      </w:r>
      <w:r w:rsidRPr="002B1C10">
        <w:t xml:space="preserve">Hence, delving into more robust constructs at the </w:t>
      </w:r>
      <w:r w:rsidR="008A7369">
        <w:t>sub-network</w:t>
      </w:r>
      <w:r w:rsidRPr="002B1C10">
        <w:t xml:space="preserve"> level might be a worthwhile investigation into the potential roles of specific individuals. For instance </w:t>
      </w:r>
      <w:r w:rsidR="000B5893">
        <w:rPr>
          <w:rFonts w:cs="Times New Roman"/>
        </w:rPr>
        <w:t>Ansari, Koenigsberg, and Stahl</w:t>
      </w:r>
      <w:r w:rsidR="000B5893">
        <w:t xml:space="preserve"> </w:t>
      </w:r>
      <w:r w:rsidR="000B5893">
        <w:fldChar w:fldCharType="begin"/>
      </w:r>
      <w:r w:rsidR="000B5893">
        <w:instrText xml:space="preserve"> ADDIN ZOTERO_ITEM CSL_CITATION {"citationID":"a2gggh297kt","properties":{"formattedCitation":"(Ansari, Koenigsberg, &amp; Stahl, 2011)","plainCitation":"(Ansari, Koenigsberg, &amp; Stahl, 2011)"},"citationItems":[{"id":19,"uris":["http://zotero.org/users/local/rgDynEYk/items/FM96I762"],"uri":["http://zotero.org/users/local/rgDynEYk/items/FM96I762"],"itemData":{"id":19,"type":"article-journal","title":"Modeling multiple relationships in social networks","container-title":"Journal of Marketing Research","page":"713–728","volume":"48","issue":"4","author":[{"family":"Ansari","given":"Asim"},{"family":"Koenigsberg","given":"Oded"},{"family":"Stahl","given":"Florian"}],"issued":{"date-parts":[["2011"]]}}}],"schema":"https://github.com/citation-style-language/schema/raw/master/csl-citation.json"} </w:instrText>
      </w:r>
      <w:r w:rsidR="000B5893">
        <w:fldChar w:fldCharType="separate"/>
      </w:r>
      <w:r w:rsidR="000B5893">
        <w:rPr>
          <w:rFonts w:cs="Times New Roman"/>
        </w:rPr>
        <w:t>(</w:t>
      </w:r>
      <w:r w:rsidR="000B5893" w:rsidRPr="000B5893">
        <w:rPr>
          <w:rFonts w:cs="Times New Roman"/>
        </w:rPr>
        <w:t>2011)</w:t>
      </w:r>
      <w:r w:rsidR="000B5893">
        <w:fldChar w:fldCharType="end"/>
      </w:r>
      <w:r w:rsidR="000B5893">
        <w:t xml:space="preserve"> </w:t>
      </w:r>
      <w:r w:rsidRPr="002B1C10">
        <w:t xml:space="preserve">model </w:t>
      </w:r>
      <w:r w:rsidR="00253BBC">
        <w:t>several sub-networks</w:t>
      </w:r>
      <w:r w:rsidRPr="002B1C10">
        <w:t xml:space="preserve"> of professionals to study the impact of the organizational interventions on t</w:t>
      </w:r>
      <w:r w:rsidR="000B5893">
        <w:t>he nature of the connections</w:t>
      </w:r>
      <w:r w:rsidRPr="002B1C10">
        <w:t xml:space="preserve">. </w:t>
      </w:r>
    </w:p>
    <w:p w14:paraId="5B23A84D" w14:textId="06194F44" w:rsidR="00A75AD8" w:rsidRPr="002B1C10" w:rsidRDefault="00253BBC" w:rsidP="00253BBC">
      <w:pPr>
        <w:jc w:val="both"/>
      </w:pPr>
      <w:r>
        <w:t>As an illustration for the relevance of sub-network level measures, f</w:t>
      </w:r>
      <w:r w:rsidR="000B5893">
        <w:t xml:space="preserve">igure 1. </w:t>
      </w:r>
      <w:r w:rsidR="00A75AD8" w:rsidRPr="002B1C10">
        <w:t xml:space="preserve">shows the graph of degree centrality of three different communities in a publicly available email network of a European Research </w:t>
      </w:r>
      <w:r w:rsidR="00350868">
        <w:t xml:space="preserve">Institute extracted from SNAP dataset </w:t>
      </w:r>
      <w:r w:rsidR="00350868">
        <w:fldChar w:fldCharType="begin"/>
      </w:r>
      <w:r w:rsidR="00350868">
        <w:instrText xml:space="preserve"> ADDIN ZOTERO_ITEM CSL_CITATION {"citationID":"a24938h39g0","properties":{"formattedCitation":"(Leskovec &amp; Krevl, 2014)","plainCitation":"(Leskovec &amp; Krevl, 2014)"},"citationItems":[{"id":97,"uris":["http://zotero.org/users/local/rgDynEYk/items/PSKUTQ3R"],"uri":["http://zotero.org/users/local/rgDynEYk/items/PSKUTQ3R"],"itemData":{"id":97,"type":"book","title":"SNAP Datasets: Stanford Large Network Dataset Collection","URL":"http://snap.stanford.edu/data","author":[{"family":"Leskovec","given":"Jure"},{"family":"Krevl","given":"Andrej"}],"issued":{"date-parts":[["2014",6]]}}}],"schema":"https://github.com/citation-style-language/schema/raw/master/csl-citation.json"} </w:instrText>
      </w:r>
      <w:r w:rsidR="00350868">
        <w:fldChar w:fldCharType="separate"/>
      </w:r>
      <w:r w:rsidR="00350868" w:rsidRPr="00350868">
        <w:rPr>
          <w:rFonts w:cs="Times New Roman"/>
        </w:rPr>
        <w:t>(Leskovec &amp; Krevl, 2014)</w:t>
      </w:r>
      <w:r w:rsidR="00350868">
        <w:fldChar w:fldCharType="end"/>
      </w:r>
      <w:r w:rsidR="00A75AD8" w:rsidRPr="002B1C10">
        <w:t xml:space="preserve">. The connections are formed </w:t>
      </w:r>
      <w:r>
        <w:t xml:space="preserve">based on </w:t>
      </w:r>
      <w:r w:rsidR="00A75AD8" w:rsidRPr="002B1C10">
        <w:t xml:space="preserve">the emails </w:t>
      </w:r>
      <w:r>
        <w:t xml:space="preserve">sent between </w:t>
      </w:r>
      <w:r w:rsidR="00A75AD8" w:rsidRPr="002B1C10">
        <w:t>members of this institute</w:t>
      </w:r>
      <w:r w:rsidR="00350868">
        <w:t>,</w:t>
      </w:r>
      <w:r w:rsidR="00A75AD8" w:rsidRPr="002B1C10">
        <w:t xml:space="preserve"> and the ground truth communities are the departments within the institute. As can be seen</w:t>
      </w:r>
      <w:r>
        <w:t>,</w:t>
      </w:r>
      <w:r w:rsidR="00A75AD8" w:rsidRPr="002B1C10">
        <w:t xml:space="preserve"> nodes that are central </w:t>
      </w:r>
      <w:r w:rsidR="00350868">
        <w:t xml:space="preserve">(measured by degree) </w:t>
      </w:r>
      <w:r w:rsidR="00A75AD8" w:rsidRPr="002B1C10">
        <w:t>at the community level are not necessarily central at the network level.</w:t>
      </w:r>
    </w:p>
    <w:p w14:paraId="01FC73C2" w14:textId="77777777" w:rsidR="00A75AD8" w:rsidRPr="002B1C10" w:rsidRDefault="00A75AD8" w:rsidP="00A75AD8">
      <w:pPr>
        <w:keepNext/>
        <w:jc w:val="both"/>
        <w:rPr>
          <w:rFonts w:asciiTheme="majorBidi" w:hAnsiTheme="majorBidi" w:cstheme="majorBidi"/>
          <w:szCs w:val="24"/>
        </w:rPr>
      </w:pPr>
      <w:r w:rsidRPr="002B1C10">
        <w:rPr>
          <w:rFonts w:asciiTheme="majorBidi" w:hAnsiTheme="majorBidi" w:cstheme="majorBidi"/>
          <w:noProof/>
          <w:szCs w:val="24"/>
        </w:rPr>
        <mc:AlternateContent>
          <mc:Choice Requires="wpc">
            <w:drawing>
              <wp:inline distT="0" distB="0" distL="0" distR="0" wp14:anchorId="69F59B99" wp14:editId="0E5F232A">
                <wp:extent cx="5322233" cy="1364615"/>
                <wp:effectExtent l="0" t="0" r="0" b="6985"/>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 name="Picture 1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8955" y="29569"/>
                            <a:ext cx="1752980" cy="1314735"/>
                          </a:xfrm>
                          <a:prstGeom prst="rect">
                            <a:avLst/>
                          </a:prstGeom>
                        </pic:spPr>
                      </pic:pic>
                      <pic:pic xmlns:pic="http://schemas.openxmlformats.org/drawingml/2006/picture">
                        <pic:nvPicPr>
                          <pic:cNvPr id="15" name="Picture 15"/>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771934" y="29568"/>
                            <a:ext cx="1762079" cy="1321559"/>
                          </a:xfrm>
                          <a:prstGeom prst="rect">
                            <a:avLst/>
                          </a:prstGeom>
                        </pic:spPr>
                      </pic:pic>
                      <pic:pic xmlns:pic="http://schemas.openxmlformats.org/drawingml/2006/picture">
                        <pic:nvPicPr>
                          <pic:cNvPr id="16" name="Picture 1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534012" y="29568"/>
                            <a:ext cx="1771177" cy="1328383"/>
                          </a:xfrm>
                          <a:prstGeom prst="rect">
                            <a:avLst/>
                          </a:prstGeom>
                        </pic:spPr>
                      </pic:pic>
                    </wpc:wpc>
                  </a:graphicData>
                </a:graphic>
              </wp:inline>
            </w:drawing>
          </mc:Choice>
          <mc:Fallback xmlns:w16se="http://schemas.microsoft.com/office/word/2015/wordml/symex" xmlns:cx1="http://schemas.microsoft.com/office/drawing/2015/9/8/chartex" xmlns:cx="http://schemas.microsoft.com/office/drawing/2014/chartex">
            <w:pict>
              <v:group w14:anchorId="76DFB23E" id="Canvas 13" o:spid="_x0000_s1026" editas="canvas" style="width:419.05pt;height:107.45pt;mso-position-horizontal-relative:char;mso-position-vertical-relative:line" coordsize="53219,13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219;height:13646;visibility:visible;mso-wrap-style:square">
                  <v:fill o:detectmouseclick="t"/>
                  <v:path o:connecttype="none"/>
                </v:shape>
                <v:shape id="Picture 14" o:spid="_x0000_s1028" type="#_x0000_t75" style="position:absolute;left:189;top:295;width:17530;height:131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X8lHAAAAA2wAAAA8AAABkcnMvZG93bnJldi54bWxET91qwjAUvh/4DuEMvJvp5pRajSIbglcD&#10;qw9wbI5psTkJTWbr25vBwLvz8f2e1WawrbhRFxrHCt4nGQjiyumGjYLTcfeWgwgRWWPrmBTcKcBm&#10;PXpZYaFdzwe6ldGIFMKhQAV1jL6QMlQ1WQwT54kTd3GdxZhgZ6TusE/htpUfWTaXFhtODTV6+qqp&#10;upa/VsF51lz8txmq3t8PpZELzn+mU6XGr8N2CSLSEJ/if/dep/mf8PdLOkCu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FfyUcAAAADbAAAADwAAAAAAAAAAAAAAAACfAgAA&#10;ZHJzL2Rvd25yZXYueG1sUEsFBgAAAAAEAAQA9wAAAIwDAAAAAA==&#10;">
                  <v:imagedata r:id="rId9" o:title=""/>
                  <v:path arrowok="t"/>
                </v:shape>
                <v:shape id="Picture 15" o:spid="_x0000_s1029" type="#_x0000_t75" style="position:absolute;left:17719;top:295;width:17621;height:132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YGW/AAAA2wAAAA8AAABkcnMvZG93bnJldi54bWxET0uLwjAQvgv+hzCCN00VFKlGEXUXr74O&#10;3oZmbKvNpCTR1v31m4UFb/PxPWexak0lXuR8aVnBaJiAIM6sLjlXcD59DWYgfEDWWFkmBW/ysFp2&#10;OwtMtW34QK9jyEUMYZ+igiKEOpXSZwUZ9ENbE0fuZp3BEKHLpXbYxHBTyXGSTKXBkmNDgTVtCsoe&#10;x6dRcG9zOd5dbHO4nr4f1+nux2/dVql+r13PQQRqw0f8797rOH8Cf7/EA+TyF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XF2BlvwAAANsAAAAPAAAAAAAAAAAAAAAAAJ8CAABk&#10;cnMvZG93bnJldi54bWxQSwUGAAAAAAQABAD3AAAAiwMAAAAA&#10;">
                  <v:imagedata r:id="rId10" o:title=""/>
                  <v:path arrowok="t"/>
                </v:shape>
                <v:shape id="Picture 16" o:spid="_x0000_s1030" type="#_x0000_t75" style="position:absolute;left:35340;top:295;width:17711;height:13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K/AHCAAAA2wAAAA8AAABkcnMvZG93bnJldi54bWxET01rwkAQvRf8D8sI3uomCtJGV9Gg4KWH&#10;Wj14G7LjJpidDdk1if313UKht3m8z1ltBluLjlpfOVaQThMQxIXTFRsF56/D6xsIH5A11o5JwZM8&#10;bNajlxVm2vX8Sd0pGBFD2GeooAyhyaT0RUkW/dQ1xJG7udZiiLA1UrfYx3Bby1mSLKTFimNDiQ3l&#10;JRX308MqMNtzOqQfdS7fvx+8v+zm1/zGSk3Gw3YJItAQ/sV/7qOO8xfw+0s8QK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vwBwgAAANsAAAAPAAAAAAAAAAAAAAAAAJ8C&#10;AABkcnMvZG93bnJldi54bWxQSwUGAAAAAAQABAD3AAAAjgMAAAAA&#10;">
                  <v:imagedata r:id="rId11" o:title=""/>
                  <v:path arrowok="t"/>
                </v:shape>
                <w10:anchorlock/>
              </v:group>
            </w:pict>
          </mc:Fallback>
        </mc:AlternateContent>
      </w:r>
    </w:p>
    <w:p w14:paraId="4CF18E86" w14:textId="15805077" w:rsidR="00A75AD8" w:rsidRDefault="00A75AD8" w:rsidP="00802733">
      <w:pPr>
        <w:textDirection w:val="btLr"/>
        <w:rPr>
          <w:rFonts w:asciiTheme="majorBidi" w:eastAsia="Times New Roman" w:hAnsiTheme="majorBidi" w:cstheme="majorBidi"/>
          <w:sz w:val="22"/>
        </w:rPr>
      </w:pPr>
      <w:bookmarkStart w:id="1" w:name="_Ref500183213"/>
      <w:r w:rsidRPr="001A06B5">
        <w:rPr>
          <w:rFonts w:asciiTheme="majorBidi" w:hAnsiTheme="majorBidi" w:cstheme="majorBidi"/>
          <w:sz w:val="22"/>
        </w:rPr>
        <w:t xml:space="preserve">Figure </w:t>
      </w:r>
      <w:r w:rsidRPr="001A06B5">
        <w:rPr>
          <w:rFonts w:asciiTheme="majorBidi" w:hAnsiTheme="majorBidi" w:cstheme="majorBidi"/>
          <w:sz w:val="22"/>
        </w:rPr>
        <w:fldChar w:fldCharType="begin"/>
      </w:r>
      <w:r w:rsidRPr="001A06B5">
        <w:rPr>
          <w:rFonts w:asciiTheme="majorBidi" w:hAnsiTheme="majorBidi" w:cstheme="majorBidi"/>
          <w:sz w:val="22"/>
        </w:rPr>
        <w:instrText xml:space="preserve"> SEQ Figure \* ARABIC </w:instrText>
      </w:r>
      <w:r w:rsidRPr="001A06B5">
        <w:rPr>
          <w:rFonts w:asciiTheme="majorBidi" w:hAnsiTheme="majorBidi" w:cstheme="majorBidi"/>
          <w:sz w:val="22"/>
        </w:rPr>
        <w:fldChar w:fldCharType="separate"/>
      </w:r>
      <w:r w:rsidR="00545F77">
        <w:rPr>
          <w:rFonts w:asciiTheme="majorBidi" w:hAnsiTheme="majorBidi" w:cstheme="majorBidi"/>
          <w:noProof/>
          <w:sz w:val="22"/>
        </w:rPr>
        <w:t>1</w:t>
      </w:r>
      <w:r w:rsidRPr="001A06B5">
        <w:rPr>
          <w:rFonts w:asciiTheme="majorBidi" w:hAnsiTheme="majorBidi" w:cstheme="majorBidi"/>
          <w:sz w:val="22"/>
        </w:rPr>
        <w:fldChar w:fldCharType="end"/>
      </w:r>
      <w:r w:rsidR="001A06B5" w:rsidRPr="001A06B5">
        <w:rPr>
          <w:rFonts w:asciiTheme="majorBidi" w:hAnsiTheme="majorBidi" w:cstheme="majorBidi"/>
          <w:sz w:val="22"/>
        </w:rPr>
        <w:t>.</w:t>
      </w:r>
      <w:r w:rsidRPr="001A06B5">
        <w:rPr>
          <w:rFonts w:asciiTheme="majorBidi" w:hAnsiTheme="majorBidi" w:cstheme="majorBidi"/>
          <w:sz w:val="22"/>
        </w:rPr>
        <w:t xml:space="preserve"> </w:t>
      </w:r>
      <w:r w:rsidRPr="001A06B5">
        <w:rPr>
          <w:rFonts w:asciiTheme="majorBidi" w:eastAsia="Times New Roman" w:hAnsiTheme="majorBidi" w:cstheme="majorBidi"/>
          <w:sz w:val="22"/>
        </w:rPr>
        <w:t>Three different communities, where each community is sorted based on the degree centrality (blue line) and the corresponding network centrality for that node is shown on top (red line)</w:t>
      </w:r>
      <w:bookmarkEnd w:id="1"/>
    </w:p>
    <w:p w14:paraId="769BB015" w14:textId="77777777" w:rsidR="00CF310D" w:rsidRPr="001A06B5" w:rsidRDefault="00CF310D" w:rsidP="00802733">
      <w:pPr>
        <w:textDirection w:val="btLr"/>
        <w:rPr>
          <w:rFonts w:asciiTheme="majorBidi" w:hAnsiTheme="majorBidi" w:cstheme="majorBidi"/>
          <w:sz w:val="22"/>
        </w:rPr>
      </w:pPr>
    </w:p>
    <w:p w14:paraId="45CC7A63" w14:textId="77777777" w:rsidR="00253BBC" w:rsidRDefault="00B634E1" w:rsidP="008A7369">
      <w:pPr>
        <w:jc w:val="both"/>
      </w:pPr>
      <w:r w:rsidRPr="002B1C10">
        <w:t>Many real life networks exhibit smaller gr</w:t>
      </w:r>
      <w:r w:rsidR="00B462C2">
        <w:t xml:space="preserve">ouped structures </w:t>
      </w:r>
      <w:r w:rsidR="00B462C2">
        <w:fldChar w:fldCharType="begin"/>
      </w:r>
      <w:r w:rsidR="00B462C2">
        <w:instrText xml:space="preserve"> ADDIN ZOTERO_ITEM CSL_CITATION {"citationID":"a24qlrsrpi4","properties":{"formattedCitation":"(Bickel &amp; Chen, 2009; Newman, 2006)","plainCitation":"(Bickel &amp; Chen, 2009; Newman, 2006)"},"citationItems":[{"id":2,"uris":["http://zotero.org/users/local/rgDynEYk/items/T6AN8HYW"],"uri":["http://zotero.org/users/local/rgDynEYk/items/T6AN8HYW"],"itemData":{"id":2,"type":"article-journal","title":"A nonparametric view of network models and Newman–Girvan and other modularities","container-title":"Proceedings of the National Academy of Sciences","page":"21068–21073","volume":"106","issue":"50","author":[{"family":"Bickel","given":"Peter J"},{"family":"Chen","given":"Aiyou"}],"issued":{"date-parts":[["2009"]]}}},{"id":5,"uris":["http://zotero.org/users/local/rgDynEYk/items/ERKDWYMI"],"uri":["http://zotero.org/users/local/rgDynEYk/items/ERKDWYMI"],"itemData":{"id":5,"type":"article-journal","title":"Modularity and community structure in networks","container-title":"Proceedings of the national academy of sciences","page":"8577–8582","volume":"103","issue":"23","author":[{"family":"Newman","given":"Mark EJ"}],"issued":{"date-parts":[["2006"]]}}}],"schema":"https://github.com/citation-style-language/schema/raw/master/csl-citation.json"} </w:instrText>
      </w:r>
      <w:r w:rsidR="00B462C2">
        <w:fldChar w:fldCharType="separate"/>
      </w:r>
      <w:r w:rsidR="00B462C2" w:rsidRPr="00B462C2">
        <w:rPr>
          <w:rFonts w:cs="Times New Roman"/>
        </w:rPr>
        <w:t>(Newman, 2006)</w:t>
      </w:r>
      <w:r w:rsidR="00B462C2">
        <w:fldChar w:fldCharType="end"/>
      </w:r>
      <w:r w:rsidRPr="002B1C10">
        <w:t xml:space="preserve">. Sometimes these smaller patterns are more accurately described by multiple interconnected </w:t>
      </w:r>
      <w:r w:rsidR="00323CA1">
        <w:t>sub</w:t>
      </w:r>
      <w:r w:rsidR="00253BBC">
        <w:t>-</w:t>
      </w:r>
      <w:r w:rsidRPr="002B1C10">
        <w:t>networks instead of one homogeneous network</w:t>
      </w:r>
      <w:r w:rsidR="00CF310D">
        <w:t xml:space="preserve"> </w:t>
      </w:r>
      <w:r w:rsidR="00B462C2">
        <w:fldChar w:fldCharType="begin"/>
      </w:r>
      <w:r w:rsidR="00B462C2">
        <w:instrText xml:space="preserve"> ADDIN ZOTERO_ITEM CSL_CITATION {"citationID":"as3tc2itti","properties":{"formattedCitation":"{\\rtf (Lancichinetti, Fortunato, &amp; Kert\\uc0\\u233{}sz, 2009; Xie, Kelley, &amp; Szymanski, 2013)}","plainCitation":"(Lancichinetti, Fortunato, &amp; Kertész, 2009; Xie, Kelley, &amp; Szymanski, 2013)"},"citationItems":[{"id":12,"uris":["http://zotero.org/users/local/rgDynEYk/items/QYSGKSVA"],"uri":["http://zotero.org/users/local/rgDynEYk/items/QYSGKSVA"],"itemData":{"id":12,"type":"article-journal","title":"Detecting the overlapping and hierarchical community structure in complex networks","container-title":"New Journal of Physics","page":"033015","volume":"11","issue":"3","author":[{"family":"Lancichinetti","given":"Andrea"},{"family":"Fortunato","given":"Santo"},{"family":"Kertész","given":"János"}],"issued":{"date-parts":[["2009"]]}}},{"id":13,"uris":["http://zotero.org/users/local/rgDynEYk/items/5MELUBNG"],"uri":["http://zotero.org/users/local/rgDynEYk/items/5MELUBNG"],"itemData":{"id":13,"type":"article-journal","title":"Overlapping community detection in networks: The state-of-the-art and comparative study","container-title":"Acm computing surveys (csur)","page":"43","volume":"45","issue":"4","author":[{"family":"Xie","given":"Jierui"},{"family":"Kelley","given":"Stephen"},{"family":"Szymanski","given":"Boleslaw K"}],"issued":{"date-parts":[["2013"]]}}}],"schema":"https://github.com/citation-style-language/schema/raw/master/csl-citation.json"} </w:instrText>
      </w:r>
      <w:r w:rsidR="00B462C2">
        <w:fldChar w:fldCharType="separate"/>
      </w:r>
      <w:r w:rsidR="00B462C2" w:rsidRPr="00B462C2">
        <w:rPr>
          <w:rFonts w:cs="Times New Roman"/>
          <w:szCs w:val="24"/>
        </w:rPr>
        <w:t>(Lancichine</w:t>
      </w:r>
      <w:r w:rsidR="00347601">
        <w:rPr>
          <w:rFonts w:cs="Times New Roman"/>
          <w:szCs w:val="24"/>
        </w:rPr>
        <w:t>tti, Fortunato, &amp; Kertész, 2009</w:t>
      </w:r>
      <w:r w:rsidR="00B462C2" w:rsidRPr="00B462C2">
        <w:rPr>
          <w:rFonts w:cs="Times New Roman"/>
          <w:szCs w:val="24"/>
        </w:rPr>
        <w:t>)</w:t>
      </w:r>
      <w:r w:rsidR="00B462C2">
        <w:fldChar w:fldCharType="end"/>
      </w:r>
      <w:r w:rsidRPr="002B1C10">
        <w:t>. While theoretically we can expect existing network measures to provide predictive power for observed behaviors and p</w:t>
      </w:r>
      <w:r w:rsidR="00B462C2">
        <w:t xml:space="preserve">atterns </w:t>
      </w:r>
      <w:r w:rsidR="00B462C2">
        <w:lastRenderedPageBreak/>
        <w:t xml:space="preserve">in a social network </w:t>
      </w:r>
      <w:r w:rsidR="00B462C2">
        <w:fldChar w:fldCharType="begin"/>
      </w:r>
      <w:r w:rsidR="00B462C2">
        <w:instrText xml:space="preserve"> ADDIN ZOTERO_ITEM CSL_CITATION {"citationID":"a1cr14uajph","properties":{"formattedCitation":"(Goel &amp; Goldstein, 2013)","plainCitation":"(Goel &amp; Goldstein, 2013)"},"citationItems":[{"id":75,"uris":["http://zotero.org/users/local/rgDynEYk/items/HG37JLHH"],"uri":["http://zotero.org/users/local/rgDynEYk/items/HG37JLHH"],"itemData":{"id":75,"type":"article-journal","title":"Predicting individual behavior with social networks","container-title":"Marketing Science","page":"82–93","volume":"33","issue":"1","author":[{"family":"Goel","given":"Sharad"},{"family":"Goldstein","given":"Daniel G"}],"issued":{"date-parts":[["2013"]]}}}],"schema":"https://github.com/citation-style-language/schema/raw/master/csl-citation.json"} </w:instrText>
      </w:r>
      <w:r w:rsidR="00B462C2">
        <w:fldChar w:fldCharType="separate"/>
      </w:r>
      <w:r w:rsidR="00B462C2" w:rsidRPr="00B462C2">
        <w:rPr>
          <w:rFonts w:cs="Times New Roman"/>
        </w:rPr>
        <w:t>(Goel &amp; Goldstein, 2013)</w:t>
      </w:r>
      <w:r w:rsidR="00B462C2">
        <w:fldChar w:fldCharType="end"/>
      </w:r>
      <w:r w:rsidRPr="002B1C10">
        <w:t xml:space="preserve">, empirically this power will be undermined because the network is in fact a mixture of multiple sub-networks. </w:t>
      </w:r>
    </w:p>
    <w:p w14:paraId="12FEA684" w14:textId="43C709B7" w:rsidR="002F1751" w:rsidRPr="002B1C10" w:rsidRDefault="00B634E1" w:rsidP="008A7369">
      <w:pPr>
        <w:jc w:val="both"/>
      </w:pPr>
      <w:r w:rsidRPr="002B1C10">
        <w:t xml:space="preserve">Understanding how individuals are connected in a network can be crucial in designing marketing strategies. </w:t>
      </w:r>
      <w:r w:rsidR="00B462C2">
        <w:rPr>
          <w:rFonts w:cs="Times New Roman"/>
        </w:rPr>
        <w:t xml:space="preserve">Braun and Bonfrer </w:t>
      </w:r>
      <w:r w:rsidR="00B462C2">
        <w:fldChar w:fldCharType="begin"/>
      </w:r>
      <w:r w:rsidR="00B462C2">
        <w:instrText xml:space="preserve"> ADDIN ZOTERO_ITEM CSL_CITATION {"citationID":"a3vntaujic","properties":{"formattedCitation":"(Braun &amp; Bonfrer, 2011)","plainCitation":"(Braun &amp; Bonfrer, 2011)"},"citationItems":[{"id":24,"uris":["http://zotero.org/users/local/rgDynEYk/items/VDFE6FRL"],"uri":["http://zotero.org/users/local/rgDynEYk/items/VDFE6FRL"],"itemData":{"id":24,"type":"article-journal","title":"Scalable inference of customer similarities from interactions data using Dirichlet processes","container-title":"Marketing Science","page":"513–531","volume":"30","issue":"3","author":[{"family":"Braun","given":"Michael"},{"family":"Bonfrer","given":"André"}],"issued":{"date-parts":[["2011"]]}}}],"schema":"https://github.com/citation-style-language/schema/raw/master/csl-citation.json"} </w:instrText>
      </w:r>
      <w:r w:rsidR="00B462C2">
        <w:fldChar w:fldCharType="separate"/>
      </w:r>
      <w:r w:rsidR="00B462C2" w:rsidRPr="00B462C2">
        <w:rPr>
          <w:rFonts w:cs="Times New Roman"/>
        </w:rPr>
        <w:t>(2011)</w:t>
      </w:r>
      <w:r w:rsidR="00B462C2">
        <w:fldChar w:fldCharType="end"/>
      </w:r>
      <w:r w:rsidR="00B462C2">
        <w:t xml:space="preserve"> </w:t>
      </w:r>
      <w:r w:rsidRPr="002B1C10">
        <w:t xml:space="preserve">argue that finding hidden patterns </w:t>
      </w:r>
      <w:r w:rsidR="009F11AB">
        <w:t xml:space="preserve">through latent space modelling </w:t>
      </w:r>
      <w:r w:rsidRPr="002B1C10">
        <w:t>in network structure can lead to better insights for devising strategies to reach more relevant indi</w:t>
      </w:r>
      <w:r w:rsidR="00F02D11">
        <w:t xml:space="preserve">viduals in a diffusion process. </w:t>
      </w:r>
      <w:r w:rsidRPr="002B1C10">
        <w:t>While latent space models account for additional structure in the network formation process</w:t>
      </w:r>
      <w:r w:rsidR="009F11AB">
        <w:t>,</w:t>
      </w:r>
      <w:r w:rsidRPr="002B1C10">
        <w:t xml:space="preserve"> they do not provide access to network measures for various sub-networks. We employ a model-based approach that allows us to define the</w:t>
      </w:r>
      <w:r w:rsidR="008A7369">
        <w:t xml:space="preserve"> network structure according to </w:t>
      </w:r>
      <w:r w:rsidRPr="002B1C10">
        <w:t>homophily</w:t>
      </w:r>
      <w:r w:rsidR="00F02D11">
        <w:t xml:space="preserve"> </w:t>
      </w:r>
      <w:r w:rsidR="000E03B2">
        <w:fldChar w:fldCharType="begin"/>
      </w:r>
      <w:r w:rsidR="000E03B2">
        <w:instrText xml:space="preserve"> ADDIN ZOTERO_ITEM CSL_CITATION {"citationID":"a15a8lgk00g","properties":{"formattedCitation":"(McPherson, Smith-Lovin, &amp; Cook, 2001; Newman, 2002; Newman &amp; Girvan, 2003)","plainCitation":"(McPherson, Smith-Lovin, &amp; Cook, 2001; Newman, 2002; Newman &amp; Girvan, 2003)"},"citationItems":[{"id":21,"uris":["http://zotero.org/users/local/rgDynEYk/items/Z67SUFJ9"],"uri":["http://zotero.org/users/local/rgDynEYk/items/Z67SUFJ9"],"itemData":{"id":21,"type":"article-journal","title":"Birds of a feather: Homophily in social networks","container-title":"Annual review of sociology","page":"415–444","volume":"27","issue":"1","author":[{"family":"McPherson","given":"Miller"},{"family":"Smith-Lovin","given":"Lynn"},{"family":"Cook","given":"James M"}],"issued":{"date-parts":[["2001"]]}}},{"id":22,"uris":["http://zotero.org/users/local/rgDynEYk/items/WLGDN4XS"],"uri":["http://zotero.org/users/local/rgDynEYk/items/WLGDN4XS"],"itemData":{"id":22,"type":"article-journal","title":"Assortative mixing in networks","container-title":"Physical review letters","page":"208701","volume":"89","issue":"20","author":[{"family":"Newman","given":"Mark EJ"}],"issued":{"date-parts":[["2002"]]}}},{"id":6,"uris":["http://zotero.org/users/local/rgDynEYk/items/NED8JEZM"],"uri":["http://zotero.org/users/local/rgDynEYk/items/NED8JEZM"],"itemData":{"id":6,"type":"article-journal","title":"Mixing patterns and community structure in networks","container-title":"Statistical mechanics of complex networks","page":"66–87","author":[{"family":"Newman","given":"Mark EJ"},{"family":"Girvan","given":"Michelle"}],"issued":{"date-parts":[["2003"]]}}}],"schema":"https://github.com/citation-style-language/schema/raw/master/csl-citation.json"} </w:instrText>
      </w:r>
      <w:r w:rsidR="000E03B2">
        <w:fldChar w:fldCharType="separate"/>
      </w:r>
      <w:r w:rsidR="000E03B2" w:rsidRPr="000E03B2">
        <w:rPr>
          <w:rFonts w:cs="Times New Roman"/>
        </w:rPr>
        <w:t>(McPherson, Smith-Lovin, &amp; Cook, 2001)</w:t>
      </w:r>
      <w:r w:rsidR="000E03B2">
        <w:fldChar w:fldCharType="end"/>
      </w:r>
      <w:r w:rsidRPr="002B1C10">
        <w:t xml:space="preserve">, suggesting that individuals in a social network tend to connect with rather similar people. This phenomenon leads to structural patterns in networks </w:t>
      </w:r>
      <w:r w:rsidR="00F02D11">
        <w:t>with dense</w:t>
      </w:r>
      <w:r w:rsidR="008A7369">
        <w:t>r</w:t>
      </w:r>
      <w:r w:rsidR="00F02D11">
        <w:t xml:space="preserve"> intra-group links and fewer inter-group connections.</w:t>
      </w:r>
      <w:r w:rsidRPr="002B1C10">
        <w:t xml:space="preserve"> </w:t>
      </w:r>
    </w:p>
    <w:p w14:paraId="5ACBC435" w14:textId="2FBD3E75" w:rsidR="004008A7" w:rsidRPr="002B1C10" w:rsidRDefault="00AC6CC7" w:rsidP="00672724">
      <w:pPr>
        <w:jc w:val="both"/>
      </w:pPr>
      <w:r>
        <w:t>Real world networks feature</w:t>
      </w:r>
      <w:r w:rsidR="00B634E1" w:rsidRPr="002B1C10">
        <w:t xml:space="preserve"> overlapping structures that allow individual to belong to several </w:t>
      </w:r>
      <w:r w:rsidR="00F02D11">
        <w:t>groups</w:t>
      </w:r>
      <w:r w:rsidR="00323CA1">
        <w:t xml:space="preserve"> </w:t>
      </w:r>
      <w:r w:rsidR="000E03B2">
        <w:fldChar w:fldCharType="begin"/>
      </w:r>
      <w:r w:rsidR="000E03B2">
        <w:instrText xml:space="preserve"> ADDIN ZOTERO_ITEM CSL_CITATION {"citationID":"a47ekv9l5g","properties":{"formattedCitation":"(Airoldi, Blei, Fienberg, &amp; Xing, 2008; Yang &amp; Leskovec, 2012)","plainCitation":"(Airoldi, Blei, Fienberg, &amp; Xing, 2008; Yang &amp; Leskovec, 2012)"},"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id":14,"uris":["http://zotero.org/users/local/rgDynEYk/items/C2VSE3WJ"],"uri":["http://zotero.org/users/local/rgDynEYk/items/C2VSE3WJ"],"itemData":{"id":14,"type":"paper-conference","title":"Community-affiliation graph model for overlapping network community detection","container-title":"Data Mining (ICDM), 2012 IEEE 12th International Conference on","publisher":"IEEE","page":"1170–1175","author":[{"family":"Yang","given":"Jaewon"},{"family":"Leskovec","given":"Jure"}],"issued":{"date-parts":[["2012"]]}}}],"schema":"https://github.com/citation-style-language/schema/raw/master/csl-citation.json"} </w:instrText>
      </w:r>
      <w:r w:rsidR="000E03B2">
        <w:fldChar w:fldCharType="separate"/>
      </w:r>
      <w:r w:rsidR="000E03B2" w:rsidRPr="000E03B2">
        <w:rPr>
          <w:rFonts w:cs="Times New Roman"/>
        </w:rPr>
        <w:t>(Airoldi, Blei, Fienberg, &amp; Xing, 2008; Yang &amp; Leskovec, 2012)</w:t>
      </w:r>
      <w:r w:rsidR="000E03B2">
        <w:fldChar w:fldCharType="end"/>
      </w:r>
      <w:r w:rsidR="00B634E1" w:rsidRPr="002B1C10">
        <w:t xml:space="preserve">. </w:t>
      </w:r>
      <w:r w:rsidR="000E03B2" w:rsidRPr="000E03B2">
        <w:rPr>
          <w:rFonts w:cs="Times New Roman"/>
        </w:rPr>
        <w:t>Airoldi et al.</w:t>
      </w:r>
      <w:r w:rsidR="000E03B2">
        <w:rPr>
          <w:rFonts w:cs="Times New Roman"/>
        </w:rPr>
        <w:t xml:space="preserve"> </w:t>
      </w:r>
      <w:r w:rsidR="000E03B2">
        <w:fldChar w:fldCharType="begin"/>
      </w:r>
      <w:r w:rsidR="000E03B2">
        <w:instrText xml:space="preserve"> ADDIN ZOTERO_ITEM CSL_CITATION {"citationID":"agncfouaen","properties":{"formattedCitation":"(Airoldi et al., 2008)","plainCitation":"(Airoldi et al., 2008)"},"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schema":"https://github.com/citation-style-language/schema/raw/master/csl-citation.json"} </w:instrText>
      </w:r>
      <w:r w:rsidR="000E03B2">
        <w:fldChar w:fldCharType="separate"/>
      </w:r>
      <w:r w:rsidR="000E03B2" w:rsidRPr="000E03B2">
        <w:rPr>
          <w:rFonts w:cs="Times New Roman"/>
        </w:rPr>
        <w:t>(2008)</w:t>
      </w:r>
      <w:r w:rsidR="000E03B2">
        <w:fldChar w:fldCharType="end"/>
      </w:r>
      <w:r w:rsidR="000E03B2">
        <w:t xml:space="preserve"> </w:t>
      </w:r>
      <w:r w:rsidR="00B634E1" w:rsidRPr="002B1C10">
        <w:t xml:space="preserve">suggest a mixed-membership-stochastic blockmodel (MMSB) that allows individuals to belong to multiple groups by </w:t>
      </w:r>
      <w:r>
        <w:t>estimating</w:t>
      </w:r>
      <w:r w:rsidR="00B634E1" w:rsidRPr="002B1C10">
        <w:t xml:space="preserve"> c</w:t>
      </w:r>
      <w:r w:rsidR="000E03B2">
        <w:t>ommunity membership strengths</w:t>
      </w:r>
      <w:r w:rsidR="00B634E1" w:rsidRPr="002B1C10">
        <w:t>. We adopt MMSB</w:t>
      </w:r>
      <w:r w:rsidR="000E03B2">
        <w:t>,</w:t>
      </w:r>
      <w:r w:rsidR="00B634E1" w:rsidRPr="002B1C10">
        <w:t xml:space="preserve"> and extend it to allow for more flexible specification and scalable inference. </w:t>
      </w:r>
      <w:r w:rsidR="005C5AEC">
        <w:t>Commonly, many network studies employ</w:t>
      </w:r>
      <w:r w:rsidR="00B634E1" w:rsidRPr="002B1C10">
        <w:t xml:space="preserve"> measures </w:t>
      </w:r>
      <w:r w:rsidR="005C5AEC">
        <w:t xml:space="preserve">that </w:t>
      </w:r>
      <w:r w:rsidR="00B634E1" w:rsidRPr="002B1C10">
        <w:t>are only evaluated in small scale networks</w:t>
      </w:r>
      <w:r w:rsidR="005C5AEC">
        <w:t xml:space="preserve"> to explain different diffusion processes </w:t>
      </w:r>
      <w:r w:rsidR="000E03B2">
        <w:fldChar w:fldCharType="begin"/>
      </w:r>
      <w:r w:rsidR="000E03B2">
        <w:instrText xml:space="preserve"> ADDIN ZOTERO_ITEM CSL_CITATION {"citationID":"am5taamfe3","properties":{"formattedCitation":"(Iyengar et al., 2011; Van den Bulte &amp; Joshi, 2007; Van den Bulte &amp; Lilien, 2001)","plainCitation":"(Iyengar et al., 2011; Van den Bulte &amp; Joshi, 2007; Van den Bulte &amp; Lilien, 2001)"},"citationItems":[{"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36,"uris":["http://zotero.org/users/local/rgDynEYk/items/L4IM63JZ"],"uri":["http://zotero.org/users/local/rgDynEYk/items/L4IM63JZ"],"itemData":{"id":36,"type":"article-journal","title":"New product diffusion with influentials and imitators","container-title":"Marketing Science","page":"400–421","volume":"26","issue":"3","author":[{"family":"Van den Bulte","given":"Christophe"},{"family":"Joshi","given":"Yogesh V"}],"issued":{"date-parts":[["2007"]]}}},{"id":35,"uris":["http://zotero.org/users/local/rgDynEYk/items/5F9G25JU"],"uri":["http://zotero.org/users/local/rgDynEYk/items/5F9G25JU"],"itemData":{"id":35,"type":"article-journal","title":"Medical innovation revisited: Social contagion versus marketing effort","container-title":"American Journal of Sociology","page":"1409–1435","volume":"106","issue":"5","author":[{"family":"Van den Bulte","given":"Christophe"},{"family":"Lilien","given":"Gary L"}],"issued":{"date-parts":[["2001"]]}}}],"schema":"https://github.com/citation-style-language/schema/raw/master/csl-citation.json"} </w:instrText>
      </w:r>
      <w:r w:rsidR="000E03B2">
        <w:fldChar w:fldCharType="separate"/>
      </w:r>
      <w:r w:rsidR="00B90961">
        <w:rPr>
          <w:rFonts w:cs="Times New Roman"/>
        </w:rPr>
        <w:t>(Iyengar et al., 2011</w:t>
      </w:r>
      <w:r w:rsidR="000E03B2" w:rsidRPr="000E03B2">
        <w:rPr>
          <w:rFonts w:cs="Times New Roman"/>
        </w:rPr>
        <w:t>; Van den Bulte &amp; Lilien, 2001)</w:t>
      </w:r>
      <w:r w:rsidR="000E03B2">
        <w:fldChar w:fldCharType="end"/>
      </w:r>
      <w:r w:rsidR="00B634E1" w:rsidRPr="002B1C10">
        <w:t xml:space="preserve">. Although studies </w:t>
      </w:r>
      <w:r w:rsidR="005C5AEC">
        <w:t xml:space="preserve">exist to </w:t>
      </w:r>
      <w:r w:rsidR="00B634E1" w:rsidRPr="002B1C10">
        <w:t>have used large networks</w:t>
      </w:r>
      <w:r w:rsidR="000E03B2">
        <w:t xml:space="preserve"> </w:t>
      </w:r>
      <w:r w:rsidR="000E03B2">
        <w:fldChar w:fldCharType="begin"/>
      </w:r>
      <w:r w:rsidR="000E03B2">
        <w:instrText xml:space="preserve"> ADDIN ZOTERO_ITEM CSL_CITATION {"citationID":"a21p59uaiem","properties":{"formattedCitation":"(Aral et al., 2009; Braun &amp; Bonfrer, 2011; Goldenberg et al., 2009; Hinz et al., 2011; Trusov et al., 2010)","plainCitation":"(Aral et al., 2009; Braun &amp; Bonfrer, 2011; Goldenberg et al., 2009; Hinz et al., 2011; Trusov et al., 2010)"},"citationItems":[{"id":23,"uris":["http://zotero.org/users/local/rgDynEYk/items/BWENE2HN"],"uri":["http://zotero.org/users/local/rgDynEYk/items/BWENE2HN"],"itemData":{"id":23,"type":"article-journal","title":"Distinguishing influence-based contagion from homophily-driven diffusion in dynamic networks","container-title":"Proceedings of the National Academy of Sciences","page":"21544–21549","volume":"106","issue":"51","author":[{"family":"Aral","given":"Sinan"},{"family":"Muchnik","given":"Lev"},{"family":"Sundararajan","given":"Arun"}],"issued":{"date-parts":[["2009"]]}}},{"id":24,"uris":["http://zotero.org/users/local/rgDynEYk/items/VDFE6FRL"],"uri":["http://zotero.org/users/local/rgDynEYk/items/VDFE6FRL"],"itemData":{"id":24,"type":"article-journal","title":"Scalable inference of customer similarities from interactions data using Dirichlet processes","container-title":"Marketing Science","page":"513–531","volume":"30","issue":"3","author":[{"family":"Braun","given":"Michael"},{"family":"Bonfrer","given":"André"}],"issued":{"date-parts":[["2011"]]}}},{"id":76,"uris":["http://zotero.org/users/local/rgDynEYk/items/3RZC89Q4"],"uri":["http://zotero.org/users/local/rgDynEYk/items/3RZC89Q4"],"itemData":{"id":76,"type":"article-journal","title":"The role of hubs in the adoption process","container-title":"Journal of marketing","page":"1–13","volume":"73","issue":"2","author":[{"family":"Goldenberg","given":"Jacob"},{"family":"Han","given":"Sangman"},{"family":"Lehmann","given":"Donald R"},{"family":"Hong","given":"Jae Weon"}],"issued":{"date-parts":[["2009"]]}}},{"id":77,"uris":["http://zotero.org/users/local/rgDynEYk/items/5U92XBBD"],"uri":["http://zotero.org/users/local/rgDynEYk/items/5U92XBBD"],"itemData":{"id":77,"type":"article-journal","title":"Seeding strategies for viral marketing: An empirical comparison","container-title":"Journal of Marketing","page":"55–71","volume":"75","issue":"6","author":[{"family":"Hinz","given":"Oliver"},{"family":"Skiera","given":"Bernd"},{"family":"Barrot","given":"Christian"},{"family":"Becker","given":"Jan U"}],"issued":{"date-parts":[["2011"]]}}},{"id":84,"uris":["http://zotero.org/users/local/rgDynEYk/items/5MGUTJKH"],"uri":["http://zotero.org/users/local/rgDynEYk/items/5MGUTJKH"],"itemData":{"id":84,"type":"article-journal","title":"Determining influential users in internet social networks","container-title":"Journal of Marketing Research","page":"643–658","volume":"47","issue":"4","author":[{"family":"Trusov","given":"Michael"},{"family":"Bodapati","given":"Anand V"},{"family":"Bucklin","given":"Randolph E"}],"issued":{"date-parts":[["2010"]]}}}],"schema":"https://github.com/citation-style-language/schema/raw/master/csl-citation.json"} </w:instrText>
      </w:r>
      <w:r w:rsidR="000E03B2">
        <w:fldChar w:fldCharType="separate"/>
      </w:r>
      <w:r w:rsidR="000E03B2" w:rsidRPr="000E03B2">
        <w:rPr>
          <w:rFonts w:cs="Times New Roman"/>
        </w:rPr>
        <w:t>(Aral et al., 2009; Braun &amp; Bonfrer, 2011)</w:t>
      </w:r>
      <w:r w:rsidR="000E03B2">
        <w:fldChar w:fldCharType="end"/>
      </w:r>
      <w:r w:rsidR="00B634E1" w:rsidRPr="002B1C10">
        <w:t>, model inference and e</w:t>
      </w:r>
      <w:r w:rsidR="002760A4">
        <w:t>stimation about latent traits at</w:t>
      </w:r>
      <w:r w:rsidR="00B634E1" w:rsidRPr="002B1C10">
        <w:t xml:space="preserve"> </w:t>
      </w:r>
      <w:r w:rsidR="00F16B62">
        <w:t xml:space="preserve">the </w:t>
      </w:r>
      <w:r w:rsidR="00B634E1" w:rsidRPr="002B1C10">
        <w:t xml:space="preserve">individual </w:t>
      </w:r>
      <w:r w:rsidR="002760A4">
        <w:t>or</w:t>
      </w:r>
      <w:r w:rsidR="00B634E1" w:rsidRPr="002B1C10">
        <w:t xml:space="preserve"> link level </w:t>
      </w:r>
      <w:r w:rsidR="00F16B62">
        <w:t xml:space="preserve">states </w:t>
      </w:r>
      <w:r w:rsidR="00B634E1" w:rsidRPr="002B1C10">
        <w:t xml:space="preserve">have remained a </w:t>
      </w:r>
      <w:r w:rsidR="00A96DA4">
        <w:t xml:space="preserve">challenging </w:t>
      </w:r>
      <w:r w:rsidR="00B634E1" w:rsidRPr="002B1C10">
        <w:t>task. We address this problem by using a stochastic variational inference</w:t>
      </w:r>
      <w:r w:rsidR="002760A4">
        <w:t xml:space="preserve">, a method that scales to a large parameter space by iterating over small random samples </w:t>
      </w:r>
      <w:r w:rsidR="002760A4">
        <w:fldChar w:fldCharType="begin"/>
      </w:r>
      <w:r w:rsidR="002760A4">
        <w:instrText xml:space="preserve"> ADDIN ZOTERO_ITEM CSL_CITATION {"citationID":"a2hehja7m2c","properties":{"formattedCitation":"(Hoffman, Blei, Wang, &amp; Paisley, 2013)","plainCitation":"(Hoffman, Blei, Wang, &amp; Paisley, 2013)"},"citationItems":[{"id":49,"uris":["http://zotero.org/users/local/rgDynEYk/items/H7VRQA2I"],"uri":["http://zotero.org/users/local/rgDynEYk/items/H7VRQA2I"],"itemData":{"id":49,"type":"article-journal","title":"Stochastic variational inference","container-title":"The Journal of Machine Learning Research","page":"1303–1347","volume":"14","issue":"1","author":[{"family":"Hoffman","given":"Matthew D"},{"family":"Blei","given":"David M"},{"family":"Wang","given":"Chong"},{"family":"Paisley","given":"John"}],"issued":{"date-parts":[["2013"]]}}}],"schema":"https://github.com/citation-style-language/schema/raw/master/csl-citation.json"} </w:instrText>
      </w:r>
      <w:r w:rsidR="002760A4">
        <w:fldChar w:fldCharType="separate"/>
      </w:r>
      <w:r w:rsidR="002760A4" w:rsidRPr="002760A4">
        <w:rPr>
          <w:rFonts w:cs="Times New Roman"/>
        </w:rPr>
        <w:t>(Hoffman, Blei, Wang, &amp; Paisley, 2013)</w:t>
      </w:r>
      <w:r w:rsidR="002760A4">
        <w:fldChar w:fldCharType="end"/>
      </w:r>
      <w:r w:rsidR="00B634E1" w:rsidRPr="002B1C10">
        <w:t>.</w:t>
      </w:r>
      <w:r w:rsidR="00672724">
        <w:t xml:space="preserve"> </w:t>
      </w:r>
      <w:r w:rsidR="00B634E1" w:rsidRPr="002B1C10">
        <w:t>Additionally</w:t>
      </w:r>
      <w:r>
        <w:t xml:space="preserve">, most large scale community discovery models ignore the </w:t>
      </w:r>
      <w:r w:rsidR="00A96DA4">
        <w:t xml:space="preserve">direction </w:t>
      </w:r>
      <w:r>
        <w:t>of links</w:t>
      </w:r>
      <w:r w:rsidR="00B634E1" w:rsidRPr="002B1C10">
        <w:t>. Many social data structures arise from the directe</w:t>
      </w:r>
      <w:r w:rsidR="009661C9">
        <w:t>d connections between the nodes</w:t>
      </w:r>
      <w:r w:rsidR="00B634E1" w:rsidRPr="002B1C10">
        <w:t xml:space="preserve"> </w:t>
      </w:r>
      <w:r w:rsidR="002760A4">
        <w:fldChar w:fldCharType="begin"/>
      </w:r>
      <w:r w:rsidR="002760A4">
        <w:instrText xml:space="preserve"> ADDIN ZOTERO_ITEM CSL_CITATION {"citationID":"a17kq3retd9","properties":{"formattedCitation":"(Cataldi, Di Caro, &amp; Schifanella, 2010; Kwak, Lee, Park, &amp; Moon, 2010)","plainCitation":"(Cataldi, Di Caro, &amp; Schifanella, 2010; Kwak, Lee, Park, &amp; Moon, 2010)"},"citationItems":[{"id":28,"uris":["http://zotero.org/users/local/rgDynEYk/items/P8HGFYVT"],"uri":["http://zotero.org/users/local/rgDynEYk/items/P8HGFYVT"],"itemData":{"id":28,"type":"paper-conference","title":"Emerging topic detection on twitter based on temporal and social terms evaluation","container-title":"Proceedings of the tenth international workshop on multimedia data mining","publisher":"ACM","page":"4","author":[{"family":"Cataldi","given":"Mario"},{"family":"Di Caro","given":"Luigi"},{"family":"Schifanella","given":"Claudio"}],"issued":{"date-parts":[["2010"]]}}},{"id":29,"uris":["http://zotero.org/users/local/rgDynEYk/items/V7SYAKN2"],"uri":["http://zotero.org/users/local/rgDynEYk/items/V7SYAKN2"],"itemData":{"id":29,"type":"paper-conference","title":"What is Twitter, a social network or a news media?","container-title":"Proceedings of the 19th international conference on World wide web","publisher":"ACM","page":"591–600","author":[{"family":"Kwak","given":"Haewoon"},{"family":"Lee","given":"Changhyun"},{"family":"Park","given":"Hosung"},{"family":"Moon","given":"Sue"}],"issued":{"date-parts":[["2010"]]}}}],"schema":"https://github.com/citation-style-language/schema/raw/master/csl-citation.json"} </w:instrText>
      </w:r>
      <w:r w:rsidR="002760A4">
        <w:fldChar w:fldCharType="separate"/>
      </w:r>
      <w:r w:rsidR="002760A4" w:rsidRPr="002760A4">
        <w:rPr>
          <w:rFonts w:cs="Times New Roman"/>
        </w:rPr>
        <w:t>(</w:t>
      </w:r>
      <w:r w:rsidR="009661C9" w:rsidRPr="002760A4">
        <w:rPr>
          <w:rFonts w:cs="Times New Roman"/>
        </w:rPr>
        <w:t>Kempe, Kleinberg, &amp; Tardos, 2003</w:t>
      </w:r>
      <w:r w:rsidR="002760A4" w:rsidRPr="002760A4">
        <w:rPr>
          <w:rFonts w:cs="Times New Roman"/>
        </w:rPr>
        <w:t>)</w:t>
      </w:r>
      <w:r w:rsidR="002760A4">
        <w:fldChar w:fldCharType="end"/>
      </w:r>
      <w:r w:rsidR="00B634E1" w:rsidRPr="002B1C10">
        <w:t>. In our model, we treat the network as directed to eliminate these shortcomings.</w:t>
      </w:r>
      <w:bookmarkStart w:id="2" w:name="_zsw6qjitrbh" w:colFirst="0" w:colLast="0"/>
      <w:bookmarkStart w:id="3" w:name="_obsp22byi5a1" w:colFirst="0" w:colLast="0"/>
      <w:bookmarkEnd w:id="2"/>
      <w:bookmarkEnd w:id="3"/>
    </w:p>
    <w:p w14:paraId="1FD3D3DC" w14:textId="0B6207E9" w:rsidR="002F1751" w:rsidRPr="002B1C10" w:rsidRDefault="00B634E1" w:rsidP="00F0185D">
      <w:pPr>
        <w:pStyle w:val="Heading1"/>
        <w:rPr>
          <w:rFonts w:eastAsia="Times New Roman"/>
        </w:rPr>
      </w:pPr>
      <w:r w:rsidRPr="002B1C10">
        <w:t>Model</w:t>
      </w:r>
    </w:p>
    <w:p w14:paraId="1C736F66" w14:textId="3FBBD342" w:rsidR="002F1751" w:rsidRDefault="002760A4" w:rsidP="00A96DA4">
      <w:pPr>
        <w:ind w:firstLine="0"/>
        <w:jc w:val="both"/>
      </w:pPr>
      <w:r>
        <w:t>W</w:t>
      </w:r>
      <w:r w:rsidR="00B634E1" w:rsidRPr="002B1C10">
        <w:t xml:space="preserve">e propose a model-based approach for detecting overlapping communities. Our approach is an extended version of </w:t>
      </w:r>
      <w:r w:rsidR="00A96DA4">
        <w:t xml:space="preserve">the </w:t>
      </w:r>
      <w:r w:rsidR="00B634E1" w:rsidRPr="002B1C10">
        <w:t>MMSB</w:t>
      </w:r>
      <w:r w:rsidR="00A96DA4">
        <w:t xml:space="preserve"> </w:t>
      </w:r>
      <w:r>
        <w:fldChar w:fldCharType="begin"/>
      </w:r>
      <w:r>
        <w:instrText xml:space="preserve"> ADDIN ZOTERO_ITEM CSL_CITATION {"citationID":"atcl2o9m0t","properties":{"formattedCitation":"(Airoldi et al., 2008)","plainCitation":"(Airoldi et al., 2008)"},"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schema":"https://github.com/citation-style-language/schema/raw/master/csl-citation.json"} </w:instrText>
      </w:r>
      <w:r>
        <w:fldChar w:fldCharType="separate"/>
      </w:r>
      <w:r w:rsidRPr="002760A4">
        <w:rPr>
          <w:rFonts w:cs="Times New Roman"/>
        </w:rPr>
        <w:t>(Airoldi et al., 2008)</w:t>
      </w:r>
      <w:r>
        <w:fldChar w:fldCharType="end"/>
      </w:r>
      <w:r w:rsidR="00B634E1" w:rsidRPr="002B1C10">
        <w:t>,</w:t>
      </w:r>
      <w:r w:rsidR="00A96DA4">
        <w:t xml:space="preserve"> in which we allow </w:t>
      </w:r>
      <w:r w:rsidR="00B634E1" w:rsidRPr="002B1C10">
        <w:t>for scalable inference</w:t>
      </w:r>
      <w:r w:rsidR="00BB5ADE">
        <w:t xml:space="preserve"> and </w:t>
      </w:r>
      <w:r w:rsidR="00B634E1" w:rsidRPr="002B1C10">
        <w:t xml:space="preserve">more flexible </w:t>
      </w:r>
      <w:r w:rsidR="00A96DA4">
        <w:t xml:space="preserve">model </w:t>
      </w:r>
      <w:r w:rsidR="00BB5ADE">
        <w:t>specification</w:t>
      </w:r>
      <w:r w:rsidR="00B634E1" w:rsidRPr="002B1C10">
        <w:t>. MMSB, defines a generative setting for the formation of the links in a network. This model has been applied frequently to fin</w:t>
      </w:r>
      <w:r w:rsidR="00BB5ADE">
        <w:t>ding overlapping communities</w:t>
      </w:r>
      <w:r w:rsidR="00472BA5">
        <w:t xml:space="preserve"> </w:t>
      </w:r>
      <w:r>
        <w:fldChar w:fldCharType="begin"/>
      </w:r>
      <w:r>
        <w:instrText xml:space="preserve"> ADDIN ZOTERO_ITEM CSL_CITATION {"citationID":"a164qq49p7","properties":{"formattedCitation":"(Airoldi et al., 2008; Cho, Ver Steeg, Ferrara, &amp; Galstyan, 2016)","plainCitation":"(Airoldi et al., 2008; Cho, Ver Steeg, Ferrara, &amp; Galstyan, 2016)"},"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id":46,"uris":["http://zotero.org/users/local/rgDynEYk/items/FKT58IJ6"],"uri":["http://zotero.org/users/local/rgDynEYk/items/FKT58IJ6"],"itemData":{"id":46,"type":"paper-conference","title":"Latent space model for multi-modal social data","container-title":"Proceedings of the 25th International Conference on World Wide Web","publisher":"International World Wide Web Conferences Steering Committee","page":"447–458","author":[{"family":"Cho","given":"Yoon-Sik"},{"family":"Ver Steeg","given":"Greg"},{"family":"Ferrara","given":"Emilio"},{"family":"Galstyan","given":"Aram"}],"issued":{"date-parts":[["2016"]]}}}],"schema":"https://github.com/citation-style-language/schema/raw/master/csl-citation.json"} </w:instrText>
      </w:r>
      <w:r>
        <w:fldChar w:fldCharType="separate"/>
      </w:r>
      <w:r w:rsidRPr="002760A4">
        <w:rPr>
          <w:rFonts w:cs="Times New Roman"/>
        </w:rPr>
        <w:t>(Airoldi et al., 2008; Cho, Ver Steeg, Ferrara, &amp; Galstyan, 2016)</w:t>
      </w:r>
      <w:r>
        <w:fldChar w:fldCharType="end"/>
      </w:r>
      <w:r w:rsidR="00B634E1" w:rsidRPr="002B1C10">
        <w:t>. The summary of the generative</w:t>
      </w:r>
      <w:bookmarkStart w:id="4" w:name="OLE_LINK7"/>
      <w:r w:rsidR="00472BA5">
        <w:t xml:space="preserve"> process </w:t>
      </w:r>
      <w:r w:rsidR="003164F3">
        <w:t xml:space="preserve">for a network of </w:t>
      </w:r>
      <m:oMath>
        <m:r>
          <w:rPr>
            <w:rFonts w:ascii="Cambria Math" w:hAnsi="Cambria Math"/>
          </w:rPr>
          <m:t>N</m:t>
        </m:r>
      </m:oMath>
      <w:r w:rsidR="003164F3">
        <w:t xml:space="preserve"> individuals in </w:t>
      </w:r>
      <m:oMath>
        <m:r>
          <w:rPr>
            <w:rFonts w:ascii="Cambria Math" w:hAnsi="Cambria Math"/>
          </w:rPr>
          <m:t>K</m:t>
        </m:r>
      </m:oMath>
      <w:r w:rsidR="003164F3">
        <w:rPr>
          <w:rFonts w:eastAsiaTheme="minorEastAsia"/>
        </w:rPr>
        <w:t xml:space="preserve"> communities </w:t>
      </w:r>
      <w:r w:rsidR="00472BA5">
        <w:t>is shown in Algorithm 1.</w:t>
      </w:r>
    </w:p>
    <w:p w14:paraId="25F81287" w14:textId="77777777" w:rsidR="002D0938" w:rsidRDefault="00802733" w:rsidP="002D0938">
      <w:pPr>
        <w:keepNext/>
        <w:jc w:val="both"/>
      </w:pPr>
      <w:r>
        <w:rPr>
          <w:noProof/>
        </w:rPr>
        <mc:AlternateContent>
          <mc:Choice Requires="wpc">
            <w:drawing>
              <wp:inline distT="0" distB="0" distL="0" distR="0" wp14:anchorId="54F173DF" wp14:editId="4425DD20">
                <wp:extent cx="5486400" cy="1479719"/>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6" name="Picture 26"/>
                          <pic:cNvPicPr>
                            <a:picLocks noChangeAspect="1"/>
                          </pic:cNvPicPr>
                        </pic:nvPicPr>
                        <pic:blipFill>
                          <a:blip r:embed="rId12"/>
                          <a:stretch>
                            <a:fillRect/>
                          </a:stretch>
                        </pic:blipFill>
                        <pic:spPr>
                          <a:xfrm>
                            <a:off x="0" y="73998"/>
                            <a:ext cx="5486400" cy="1329738"/>
                          </a:xfrm>
                          <a:prstGeom prst="rect">
                            <a:avLst/>
                          </a:prstGeom>
                        </pic:spPr>
                      </pic:pic>
                    </wpc:wpc>
                  </a:graphicData>
                </a:graphic>
              </wp:inline>
            </w:drawing>
          </mc:Choice>
          <mc:Fallback xmlns:w16se="http://schemas.microsoft.com/office/word/2015/wordml/symex" xmlns:cx1="http://schemas.microsoft.com/office/drawing/2015/9/8/chartex" xmlns:cx="http://schemas.microsoft.com/office/drawing/2014/chartex">
            <w:pict>
              <v:group w14:anchorId="6360DCC8" id="Canvas 10" o:spid="_x0000_s1026" editas="canvas" style="width:6in;height:116.5pt;mso-position-horizontal-relative:char;mso-position-vertical-relative:line" coordsize="54864,147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4795;visibility:visible;mso-wrap-style:square">
                  <v:fill o:detectmouseclick="t"/>
                  <v:path o:connecttype="none"/>
                </v:shape>
                <v:shape id="Picture 26" o:spid="_x0000_s1028" type="#_x0000_t75" style="position:absolute;top:739;width:54864;height:13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">
                  <v:imagedata r:id="rId13" o:title=""/>
                  <v:path arrowok="t"/>
                </v:shape>
                <w10:anchorlock/>
              </v:group>
            </w:pict>
          </mc:Fallback>
        </mc:AlternateContent>
      </w:r>
      <w:bookmarkEnd w:id="4"/>
    </w:p>
    <w:p w14:paraId="1702D461" w14:textId="17F5AC2D" w:rsidR="00802733" w:rsidRPr="002D0938" w:rsidRDefault="002D0938" w:rsidP="002D0938">
      <w:pPr>
        <w:pStyle w:val="Caption"/>
        <w:jc w:val="both"/>
        <w:rPr>
          <w:color w:val="auto"/>
          <w:sz w:val="22"/>
          <w:szCs w:val="22"/>
        </w:rPr>
      </w:pPr>
      <w:r w:rsidRPr="002D0938">
        <w:rPr>
          <w:color w:val="auto"/>
          <w:sz w:val="22"/>
          <w:szCs w:val="22"/>
        </w:rPr>
        <w:t xml:space="preserve">Algorithm </w:t>
      </w:r>
      <w:r w:rsidRPr="002D0938">
        <w:rPr>
          <w:color w:val="auto"/>
          <w:sz w:val="22"/>
          <w:szCs w:val="22"/>
        </w:rPr>
        <w:fldChar w:fldCharType="begin"/>
      </w:r>
      <w:r w:rsidRPr="002D0938">
        <w:rPr>
          <w:color w:val="auto"/>
          <w:sz w:val="22"/>
          <w:szCs w:val="22"/>
        </w:rPr>
        <w:instrText xml:space="preserve"> SEQ Algorithm \* ARABIC </w:instrText>
      </w:r>
      <w:r w:rsidRPr="002D0938">
        <w:rPr>
          <w:color w:val="auto"/>
          <w:sz w:val="22"/>
          <w:szCs w:val="22"/>
        </w:rPr>
        <w:fldChar w:fldCharType="separate"/>
      </w:r>
      <w:r w:rsidR="00545F77">
        <w:rPr>
          <w:noProof/>
          <w:color w:val="auto"/>
          <w:sz w:val="22"/>
          <w:szCs w:val="22"/>
        </w:rPr>
        <w:t>1</w:t>
      </w:r>
      <w:r w:rsidRPr="002D0938">
        <w:rPr>
          <w:color w:val="auto"/>
          <w:sz w:val="22"/>
          <w:szCs w:val="22"/>
        </w:rPr>
        <w:fldChar w:fldCharType="end"/>
      </w:r>
      <w:r>
        <w:rPr>
          <w:color w:val="auto"/>
          <w:sz w:val="22"/>
          <w:szCs w:val="22"/>
        </w:rPr>
        <w:t>. Generative process for MMSB</w:t>
      </w:r>
    </w:p>
    <w:p w14:paraId="003418F3" w14:textId="136CA16E" w:rsidR="002F1751" w:rsidRDefault="00B634E1" w:rsidP="00A06579">
      <w:pPr>
        <w:jc w:val="both"/>
      </w:pPr>
      <w:r w:rsidRPr="002B1C10">
        <w:t>Several methods have been applied to estimate the model parameters</w:t>
      </w:r>
      <w:r w:rsidR="00A4091B">
        <w:t xml:space="preserve"> for MMSB</w:t>
      </w:r>
      <w:r w:rsidRPr="002B1C10">
        <w:t>, among which variational inference</w:t>
      </w:r>
      <w:r w:rsidR="00A4091B">
        <w:t xml:space="preserve"> </w:t>
      </w:r>
      <w:r w:rsidRPr="002B1C10">
        <w:t>and MCMC have excelled to scale to very large networks through introducing stochastic mini-batch sampling</w:t>
      </w:r>
      <w:r w:rsidR="00A370E7">
        <w:t xml:space="preserve"> </w:t>
      </w:r>
      <w:r w:rsidR="00A417D3">
        <w:fldChar w:fldCharType="begin"/>
      </w:r>
      <w:r w:rsidR="0065385C">
        <w:instrText xml:space="preserve"> ADDIN ZOTERO_ITEM CSL_CITATION {"citationID":"fWueosE5","properties":{"formattedCitation":"(Gopalan &amp; Blei, 2013; Li et al., 2016)","plainCitation":"(Gopalan &amp; Blei, 2013; Li et al., 2016)"},"citationItems":[{"id":26,"uris":["http://zotero.org/users/local/rgDynEYk/items/H4HT4MCT"],"uri":["http://zotero.org/users/local/rgDynEYk/items/H4HT4MCT"],"itemData":{"id":26,"type":"article-journal","title":"Efficient discovery of overlapping communities in massive networks","container-title":"Proceedings of the National Academy of Sciences","page":"14534–14539","volume":"110","issue":"36","author":[{"family":"Gopalan","given":"Prem K"},{"family":"Blei","given":"David M"}],"issued":{"date-parts":[["2013"]]}}},{"id":32,"uris":["http://zotero.org/users/local/rgDynEYk/items/5VR62U3X"],"uri":["http://zotero.org/users/local/rgDynEYk/items/5VR62U3X"],"itemData":{"id":32,"type":"paper-conference","title":"Scalable MCMC for mixed membership stochastic blockmodels","container-title":"Artificial Intelligence and Statistics","page":"723–731","author":[{"family":"Li","given":"Wenzhe"},{"family":"Ahn","given":"Sungjin"},{"family":"Welling","given":"Max"}],"issued":{"date-parts":[["2016"]]}}}],"schema":"https://github.com/citation-style-language/schema/raw/master/csl-citation.json"} </w:instrText>
      </w:r>
      <w:r w:rsidR="00A417D3">
        <w:fldChar w:fldCharType="separate"/>
      </w:r>
      <w:r w:rsidR="0065385C" w:rsidRPr="0065385C">
        <w:rPr>
          <w:rFonts w:cs="Times New Roman"/>
        </w:rPr>
        <w:t>(Gopalan &amp; Blei, 2013; Li et al., 2016)</w:t>
      </w:r>
      <w:r w:rsidR="00A417D3">
        <w:fldChar w:fldCharType="end"/>
      </w:r>
      <w:r w:rsidRPr="002B1C10">
        <w:t xml:space="preserve">. </w:t>
      </w:r>
      <w:r w:rsidR="00A96DA4">
        <w:t>However t</w:t>
      </w:r>
      <w:r w:rsidR="002971A6">
        <w:t xml:space="preserve">he </w:t>
      </w:r>
      <w:r w:rsidRPr="002B1C10">
        <w:t xml:space="preserve">model </w:t>
      </w:r>
      <w:r w:rsidR="00BF4392" w:rsidRPr="002B1C10">
        <w:t xml:space="preserve">in </w:t>
      </w:r>
      <w:r w:rsidR="00A96DA4">
        <w:lastRenderedPageBreak/>
        <w:t xml:space="preserve">algorithm 1. </w:t>
      </w:r>
      <w:r w:rsidRPr="002B1C10">
        <w:t>does not account for correlated community memberships. In correlated community membership</w:t>
      </w:r>
      <w:r w:rsidR="00A06579">
        <w:t>s</w:t>
      </w:r>
      <w:r w:rsidRPr="002B1C10">
        <w:t xml:space="preserve">, individuals who belong to rather similar </w:t>
      </w:r>
      <w:r w:rsidR="00A06579">
        <w:t xml:space="preserve">communities </w:t>
      </w:r>
      <w:r w:rsidRPr="002B1C10">
        <w:t xml:space="preserve">can also connect to each other. </w:t>
      </w:r>
      <w:r w:rsidR="002971A6">
        <w:t>A</w:t>
      </w:r>
      <w:r w:rsidRPr="002B1C10">
        <w:t xml:space="preserve"> more natural way to allow for correlated mixed memberships </w:t>
      </w:r>
      <w:r w:rsidR="00A06579">
        <w:t xml:space="preserve">is </w:t>
      </w:r>
      <w:r w:rsidRPr="002B1C10">
        <w:t xml:space="preserve">by introducing a Logistic-Normal prior instead of Dirichlet for membership probabilities. </w:t>
      </w:r>
      <w:r w:rsidR="002971A6" w:rsidRPr="002B1C10">
        <w:t>In the case of our proposed MMSB variant, this would provide an advantage when moving from static to dynamic setting</w:t>
      </w:r>
      <w:r w:rsidR="00A06579">
        <w:t>s</w:t>
      </w:r>
      <w:r w:rsidR="002971A6" w:rsidRPr="002B1C10">
        <w:t xml:space="preserve">, where the LN-distributed parameters can change according </w:t>
      </w:r>
      <w:r w:rsidR="002971A6">
        <w:t xml:space="preserve">to a simple autoregressive rule </w:t>
      </w:r>
      <w:r w:rsidR="002971A6" w:rsidRPr="002B1C10">
        <w:t>(Although investigation of correlations between communities and the dynamic evolution of networks is postponed for future research).</w:t>
      </w:r>
      <w:r w:rsidR="002971A6">
        <w:t xml:space="preserve"> </w:t>
      </w:r>
      <w:r w:rsidR="00FC5BD1" w:rsidRPr="002B1C10">
        <w:t xml:space="preserve">The model is summarized </w:t>
      </w:r>
      <w:r w:rsidR="00FC5BD1">
        <w:t>in Algorithm 2.</w:t>
      </w:r>
    </w:p>
    <w:p w14:paraId="0F3C1366" w14:textId="77777777" w:rsidR="002D0938" w:rsidRDefault="002D0938" w:rsidP="002D0938">
      <w:pPr>
        <w:keepNext/>
        <w:jc w:val="both"/>
      </w:pPr>
      <w:r>
        <w:rPr>
          <w:rFonts w:asciiTheme="majorBidi" w:eastAsia="Times New Roman" w:hAnsiTheme="majorBidi" w:cstheme="majorBidi"/>
          <w:noProof/>
          <w:szCs w:val="24"/>
        </w:rPr>
        <mc:AlternateContent>
          <mc:Choice Requires="wpc">
            <w:drawing>
              <wp:inline distT="0" distB="0" distL="0" distR="0" wp14:anchorId="284C81A6" wp14:editId="050B844F">
                <wp:extent cx="5486400" cy="2705100"/>
                <wp:effectExtent l="0" t="0" r="0" b="0"/>
                <wp:docPr id="34"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 name="Picture 4"/>
                          <pic:cNvPicPr>
                            <a:picLocks noChangeAspect="1"/>
                          </pic:cNvPicPr>
                        </pic:nvPicPr>
                        <pic:blipFill>
                          <a:blip r:embed="rId14"/>
                          <a:stretch>
                            <a:fillRect/>
                          </a:stretch>
                        </pic:blipFill>
                        <pic:spPr>
                          <a:xfrm>
                            <a:off x="0" y="114300"/>
                            <a:ext cx="5486400" cy="2505075"/>
                          </a:xfrm>
                          <a:prstGeom prst="rect">
                            <a:avLst/>
                          </a:prstGeom>
                        </pic:spPr>
                      </pic:pic>
                    </wpc:wpc>
                  </a:graphicData>
                </a:graphic>
              </wp:inline>
            </w:drawing>
          </mc:Choice>
          <mc:Fallback>
            <w:pict>
              <v:group w14:anchorId="1023D8F1" id="Canvas 34" o:spid="_x0000_s1026" editas="canvas" style="width:6in;height:213pt;mso-position-horizontal-relative:char;mso-position-vertical-relative:line" coordsize="54864,270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7051;visibility:visible;mso-wrap-style:square">
                  <v:fill o:detectmouseclick="t"/>
                  <v:path o:connecttype="none"/>
                </v:shape>
                <v:shape id="Picture 4" o:spid="_x0000_s1028" type="#_x0000_t75" style="position:absolute;top:1143;width:54864;height:2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HOQzDAAAA2gAAAA8AAABkcnMvZG93bnJldi54bWxEj0FrwkAUhO9C/8PyCt50YxUpqZsgpaKe&#10;SmIvvT2yr0lo9m2afWr677tCweMwM98wm3x0nbrQEFrPBhbzBBRx5W3LtYGP0272DCoIssXOMxn4&#10;pQB59jDZYGr9lQu6lFKrCOGQooFGpE+1DlVDDsPc98TR+/KDQ4lyqLUd8BrhrtNPSbLWDluOCw32&#10;9NpQ9V2enYH98bM9Fj9v2yBSvJ8L6ZZ+vzBm+jhuX0AJjXIP/7cP1sAKblfiDdDZ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oc5DMMAAADaAAAADwAAAAAAAAAAAAAAAACf&#10;AgAAZHJzL2Rvd25yZXYueG1sUEsFBgAAAAAEAAQA9wAAAI8DAAAAAA==&#10;">
                  <v:imagedata r:id="rId15" o:title=""/>
                  <v:path arrowok="t"/>
                </v:shape>
                <w10:anchorlock/>
              </v:group>
            </w:pict>
          </mc:Fallback>
        </mc:AlternateContent>
      </w:r>
    </w:p>
    <w:p w14:paraId="25979F78" w14:textId="2F4C0269" w:rsidR="004E6DF5" w:rsidRDefault="002D0938" w:rsidP="002D0938">
      <w:pPr>
        <w:pStyle w:val="Caption"/>
        <w:jc w:val="both"/>
        <w:rPr>
          <w:color w:val="auto"/>
          <w:sz w:val="22"/>
          <w:szCs w:val="22"/>
        </w:rPr>
      </w:pPr>
      <w:r w:rsidRPr="002D0938">
        <w:rPr>
          <w:color w:val="auto"/>
          <w:sz w:val="22"/>
          <w:szCs w:val="22"/>
        </w:rPr>
        <w:t xml:space="preserve">Algorithm </w:t>
      </w:r>
      <w:r w:rsidRPr="002D0938">
        <w:rPr>
          <w:color w:val="auto"/>
          <w:sz w:val="22"/>
          <w:szCs w:val="22"/>
        </w:rPr>
        <w:fldChar w:fldCharType="begin"/>
      </w:r>
      <w:r w:rsidRPr="002D0938">
        <w:rPr>
          <w:color w:val="auto"/>
          <w:sz w:val="22"/>
          <w:szCs w:val="22"/>
        </w:rPr>
        <w:instrText xml:space="preserve"> SEQ Algorithm \* ARABIC </w:instrText>
      </w:r>
      <w:r w:rsidRPr="002D0938">
        <w:rPr>
          <w:color w:val="auto"/>
          <w:sz w:val="22"/>
          <w:szCs w:val="22"/>
        </w:rPr>
        <w:fldChar w:fldCharType="separate"/>
      </w:r>
      <w:r w:rsidR="00545F77">
        <w:rPr>
          <w:noProof/>
          <w:color w:val="auto"/>
          <w:sz w:val="22"/>
          <w:szCs w:val="22"/>
        </w:rPr>
        <w:t>2</w:t>
      </w:r>
      <w:r w:rsidRPr="002D0938">
        <w:rPr>
          <w:color w:val="auto"/>
          <w:sz w:val="22"/>
          <w:szCs w:val="22"/>
        </w:rPr>
        <w:fldChar w:fldCharType="end"/>
      </w:r>
      <w:r w:rsidRPr="002D0938">
        <w:rPr>
          <w:color w:val="auto"/>
          <w:sz w:val="22"/>
          <w:szCs w:val="22"/>
        </w:rPr>
        <w:t>. Generative process for logistic normal MMSB</w:t>
      </w:r>
    </w:p>
    <w:p w14:paraId="4A0B6006" w14:textId="09F6D743" w:rsidR="002F1751" w:rsidRPr="002B1C10" w:rsidRDefault="00FB3F5C" w:rsidP="00F0185D">
      <w:pPr>
        <w:pStyle w:val="Heading1"/>
      </w:pPr>
      <w:bookmarkStart w:id="5" w:name="_u3iud11izskx" w:colFirst="0" w:colLast="0"/>
      <w:bookmarkEnd w:id="5"/>
      <w:r>
        <w:t xml:space="preserve">Inference and </w:t>
      </w:r>
      <w:r w:rsidR="00A06579">
        <w:t>E</w:t>
      </w:r>
      <w:r w:rsidR="00B634E1" w:rsidRPr="002B1C10">
        <w:t>stimation</w:t>
      </w:r>
    </w:p>
    <w:p w14:paraId="12D21A42" w14:textId="379A5112" w:rsidR="00350868" w:rsidRPr="00766EC4" w:rsidRDefault="00350868" w:rsidP="00A06579">
      <w:pPr>
        <w:jc w:val="both"/>
        <w:rPr>
          <w:rFonts w:asciiTheme="majorBidi" w:eastAsia="Times New Roman" w:hAnsiTheme="majorBidi" w:cstheme="majorBidi"/>
          <w:szCs w:val="24"/>
        </w:rPr>
      </w:pPr>
      <w:r w:rsidRPr="00766EC4">
        <w:rPr>
          <w:rFonts w:asciiTheme="majorBidi" w:eastAsia="Times New Roman" w:hAnsiTheme="majorBidi" w:cstheme="majorBidi"/>
          <w:szCs w:val="24"/>
        </w:rPr>
        <w:t xml:space="preserve">In this section we introduce the variational inference </w:t>
      </w:r>
      <w:r>
        <w:rPr>
          <w:rFonts w:asciiTheme="majorBidi" w:eastAsia="Times New Roman" w:hAnsiTheme="majorBidi" w:cstheme="majorBidi"/>
          <w:szCs w:val="24"/>
        </w:rPr>
        <w:t xml:space="preserve">(VI) </w:t>
      </w:r>
      <w:r w:rsidRPr="00766EC4">
        <w:rPr>
          <w:rFonts w:asciiTheme="majorBidi" w:eastAsia="Times New Roman" w:hAnsiTheme="majorBidi" w:cstheme="majorBidi"/>
          <w:szCs w:val="24"/>
        </w:rPr>
        <w:t>method</w:t>
      </w:r>
      <w:r>
        <w:rPr>
          <w:rFonts w:asciiTheme="majorBidi" w:eastAsia="Times New Roman" w:hAnsiTheme="majorBidi" w:cstheme="majorBidi"/>
          <w:szCs w:val="24"/>
        </w:rPr>
        <w:t xml:space="preserve"> </w:t>
      </w:r>
      <w:r w:rsidRPr="00766EC4">
        <w:rPr>
          <w:rFonts w:asciiTheme="majorBidi" w:eastAsia="Times New Roman" w:hAnsiTheme="majorBidi" w:cstheme="majorBidi"/>
          <w:szCs w:val="24"/>
        </w:rPr>
        <w:t xml:space="preserve"> which transforms the problem of inference to an optimization one</w:t>
      </w:r>
      <w:r w:rsidR="00080223">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by trying to minimize the Kullback-Leibler divergence between the true posterior distribution </w:t>
      </w:r>
      <m:oMath>
        <m:r>
          <w:rPr>
            <w:rFonts w:ascii="Cambria Math" w:eastAsia="Times New Roman" w:hAnsi="Cambria Math" w:cstheme="majorBidi"/>
            <w:szCs w:val="24"/>
          </w:rPr>
          <m:t>p</m:t>
        </m:r>
      </m:oMath>
      <w:r w:rsidRPr="00766EC4">
        <w:rPr>
          <w:rFonts w:asciiTheme="majorBidi" w:eastAsia="Times New Roman" w:hAnsiTheme="majorBidi" w:cstheme="majorBidi"/>
          <w:szCs w:val="24"/>
        </w:rPr>
        <w:t xml:space="preserve"> and a simpler proposed variational distribution</w:t>
      </w:r>
      <m:oMath>
        <m:r>
          <w:rPr>
            <w:rFonts w:ascii="Cambria Math" w:eastAsia="Times New Roman" w:hAnsi="Cambria Math" w:cstheme="majorBidi"/>
            <w:szCs w:val="24"/>
          </w:rPr>
          <m:t xml:space="preserve"> q</m:t>
        </m:r>
      </m:oMath>
      <w:r w:rsidRPr="00766EC4">
        <w:rPr>
          <w:rFonts w:asciiTheme="majorBidi" w:eastAsia="Times New Roman" w:hAnsiTheme="majorBidi" w:cstheme="majorBidi"/>
          <w:szCs w:val="24"/>
        </w:rPr>
        <w:t xml:space="preserve">. Hence, instead of making exact inference through </w:t>
      </w:r>
      <w:r>
        <w:rPr>
          <w:rFonts w:asciiTheme="majorBidi" w:eastAsia="Times New Roman" w:hAnsiTheme="majorBidi" w:cstheme="majorBidi"/>
          <w:szCs w:val="24"/>
        </w:rPr>
        <w:t xml:space="preserve">stochastic </w:t>
      </w:r>
      <w:r w:rsidRPr="00766EC4">
        <w:rPr>
          <w:rFonts w:asciiTheme="majorBidi" w:eastAsia="Times New Roman" w:hAnsiTheme="majorBidi" w:cstheme="majorBidi"/>
          <w:szCs w:val="24"/>
        </w:rPr>
        <w:t xml:space="preserve">approximation, variational inference </w:t>
      </w:r>
      <w:r>
        <w:rPr>
          <w:rFonts w:asciiTheme="majorBidi" w:eastAsia="Times New Roman" w:hAnsiTheme="majorBidi" w:cstheme="majorBidi"/>
          <w:szCs w:val="24"/>
        </w:rPr>
        <w:t xml:space="preserve">uses a </w:t>
      </w:r>
      <w:r w:rsidRPr="00766EC4">
        <w:rPr>
          <w:rFonts w:asciiTheme="majorBidi" w:eastAsia="Times New Roman" w:hAnsiTheme="majorBidi" w:cstheme="majorBidi"/>
          <w:szCs w:val="24"/>
        </w:rPr>
        <w:t xml:space="preserve">deterministic approximation </w:t>
      </w:r>
      <w:r w:rsidR="00A06579">
        <w:rPr>
          <w:rFonts w:asciiTheme="majorBidi" w:eastAsia="Times New Roman" w:hAnsiTheme="majorBidi" w:cstheme="majorBidi"/>
          <w:szCs w:val="24"/>
        </w:rPr>
        <w:t>of</w:t>
      </w:r>
      <w:r w:rsidRPr="00766EC4">
        <w:rPr>
          <w:rFonts w:asciiTheme="majorBidi" w:eastAsia="Times New Roman" w:hAnsiTheme="majorBidi" w:cstheme="majorBidi"/>
          <w:szCs w:val="24"/>
        </w:rPr>
        <w:t xml:space="preserve"> the model posterior distribution. In its simplest case, the proposed model follows a mean field assumption, </w:t>
      </w:r>
      <w:r>
        <w:rPr>
          <w:rFonts w:asciiTheme="majorBidi" w:eastAsia="Times New Roman" w:hAnsiTheme="majorBidi" w:cstheme="majorBidi"/>
          <w:szCs w:val="24"/>
        </w:rPr>
        <w:t xml:space="preserve">which </w:t>
      </w:r>
      <w:r w:rsidRPr="00766EC4">
        <w:rPr>
          <w:rFonts w:asciiTheme="majorBidi" w:eastAsia="Times New Roman" w:hAnsiTheme="majorBidi" w:cstheme="majorBidi"/>
          <w:szCs w:val="24"/>
        </w:rPr>
        <w:t>decouple</w:t>
      </w:r>
      <w:r>
        <w:rPr>
          <w:rFonts w:asciiTheme="majorBidi" w:eastAsia="Times New Roman" w:hAnsiTheme="majorBidi" w:cstheme="majorBidi"/>
          <w:szCs w:val="24"/>
        </w:rPr>
        <w:t>s</w:t>
      </w:r>
      <w:r w:rsidRPr="00766EC4">
        <w:rPr>
          <w:rFonts w:asciiTheme="majorBidi" w:eastAsia="Times New Roman" w:hAnsiTheme="majorBidi" w:cstheme="majorBidi"/>
          <w:szCs w:val="24"/>
        </w:rPr>
        <w:t xml:space="preserve"> parameters in a way that we can still have tractable and close enough results to the true posterior.</w:t>
      </w:r>
    </w:p>
    <w:p w14:paraId="2146064F" w14:textId="68A9ED50" w:rsidR="00350868" w:rsidRPr="00766EC4" w:rsidRDefault="00350868" w:rsidP="00A06579">
      <w:pPr>
        <w:jc w:val="both"/>
        <w:rPr>
          <w:rFonts w:asciiTheme="majorBidi" w:eastAsia="Times New Roman" w:hAnsiTheme="majorBidi" w:cstheme="majorBidi"/>
          <w:szCs w:val="24"/>
        </w:rPr>
      </w:pPr>
      <w:r w:rsidRPr="00766EC4">
        <w:rPr>
          <w:rFonts w:asciiTheme="majorBidi" w:eastAsia="Times New Roman" w:hAnsiTheme="majorBidi" w:cstheme="majorBidi"/>
          <w:szCs w:val="24"/>
        </w:rPr>
        <w:t xml:space="preserve">For data </w:t>
      </w:r>
      <m:oMath>
        <m:r>
          <w:rPr>
            <w:rFonts w:ascii="Cambria Math" w:eastAsia="Times New Roman" w:hAnsi="Cambria Math" w:cstheme="majorBidi"/>
            <w:szCs w:val="24"/>
          </w:rPr>
          <m:t>X</m:t>
        </m:r>
      </m:oMath>
      <w:r w:rsidRPr="00766EC4">
        <w:rPr>
          <w:rFonts w:asciiTheme="majorBidi" w:eastAsia="Times New Roman" w:hAnsiTheme="majorBidi" w:cstheme="majorBidi"/>
          <w:szCs w:val="24"/>
        </w:rPr>
        <w:t xml:space="preserve"> and all latent variables and parameters </w:t>
      </w:r>
      <m:oMath>
        <m:r>
          <w:rPr>
            <w:rFonts w:ascii="Cambria Math" w:eastAsia="Times New Roman" w:hAnsi="Cambria Math" w:cstheme="majorBidi"/>
            <w:szCs w:val="24"/>
          </w:rPr>
          <m:t>Z</m:t>
        </m:r>
      </m:oMath>
      <w:r w:rsidR="00A06579">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w:t>
      </w:r>
      <w:r w:rsidR="00A06579">
        <w:rPr>
          <w:rFonts w:asciiTheme="majorBidi" w:eastAsia="Times New Roman" w:hAnsiTheme="majorBidi" w:cstheme="majorBidi"/>
          <w:szCs w:val="24"/>
        </w:rPr>
        <w:t>t</w:t>
      </w:r>
      <w:r w:rsidRPr="00766EC4">
        <w:rPr>
          <w:rFonts w:asciiTheme="majorBidi" w:eastAsia="Times New Roman" w:hAnsiTheme="majorBidi" w:cstheme="majorBidi"/>
          <w:szCs w:val="24"/>
        </w:rPr>
        <w:t xml:space="preserve">he KL-divergence </w:t>
      </w:r>
      <w:r>
        <w:rPr>
          <w:rFonts w:asciiTheme="majorBidi" w:eastAsia="Times New Roman" w:hAnsiTheme="majorBidi" w:cstheme="majorBidi"/>
          <w:szCs w:val="24"/>
        </w:rPr>
        <w:t xml:space="preserve">that is minimized by VI </w:t>
      </w:r>
      <w:r w:rsidRPr="00766EC4">
        <w:rPr>
          <w:rFonts w:asciiTheme="majorBidi" w:eastAsia="Times New Roman" w:hAnsiTheme="majorBidi" w:cstheme="majorBidi"/>
          <w:szCs w:val="24"/>
        </w:rPr>
        <w:t>is</w:t>
      </w:r>
      <w:r>
        <w:rPr>
          <w:rFonts w:asciiTheme="majorBidi" w:eastAsia="Times New Roman" w:hAnsiTheme="majorBidi" w:cstheme="majorBidi"/>
          <w:szCs w:val="24"/>
        </w:rPr>
        <w:t xml:space="preserve"> given by</w:t>
      </w:r>
      <w:r w:rsidRPr="00766EC4">
        <w:rPr>
          <w:rFonts w:asciiTheme="majorBidi" w:eastAsia="Times New Roman" w:hAnsiTheme="majorBidi" w:cstheme="majorBidi"/>
          <w:szCs w:val="24"/>
        </w:rPr>
        <w:t>:</w:t>
      </w:r>
    </w:p>
    <w:p w14:paraId="542413AB" w14:textId="5006CB9F" w:rsidR="00895372" w:rsidRPr="003B1B79" w:rsidRDefault="00F8398E" w:rsidP="00F8398E">
      <w:pPr>
        <w:rPr>
          <w:rFonts w:asciiTheme="majorBidi" w:eastAsiaTheme="minorEastAsia" w:hAnsiTheme="majorBidi"/>
          <w:sz w:val="22"/>
          <w:lang w:bidi="en-US"/>
        </w:rPr>
      </w:pPr>
      <m:oMathPara>
        <m:oMath>
          <m:r>
            <w:rPr>
              <w:rFonts w:ascii="Cambria Math" w:eastAsia="Times New Roman" w:hAnsi="Cambria Math"/>
              <w:sz w:val="22"/>
            </w:rPr>
            <m:t xml:space="preserve">                          KL</m:t>
          </m:r>
          <w:bookmarkStart w:id="6" w:name="OLE_LINK1"/>
          <w:bookmarkStart w:id="7" w:name="OLE_LINK2"/>
          <m:d>
            <m:dPr>
              <m:ctrlPr>
                <w:rPr>
                  <w:rFonts w:ascii="Cambria Math" w:hAnsi="Cambria Math"/>
                  <w:sz w:val="22"/>
                  <w:lang w:bidi="en-US"/>
                </w:rPr>
              </m:ctrlPr>
            </m:dPr>
            <m:e>
              <m:r>
                <w:rPr>
                  <w:rFonts w:ascii="Cambria Math" w:hAnsi="Cambria Math"/>
                  <w:sz w:val="22"/>
                  <w:lang w:bidi="en-US"/>
                </w:rPr>
                <m:t>q</m:t>
              </m:r>
              <m:d>
                <m:dPr>
                  <m:ctrlPr>
                    <w:rPr>
                      <w:rFonts w:ascii="Cambria Math" w:hAnsi="Cambria Math"/>
                      <w:sz w:val="22"/>
                      <w:lang w:bidi="en-US"/>
                    </w:rPr>
                  </m:ctrlPr>
                </m:dPr>
                <m:e>
                  <m:r>
                    <w:rPr>
                      <w:rFonts w:ascii="Cambria Math" w:hAnsi="Cambria Math"/>
                      <w:sz w:val="22"/>
                      <w:lang w:bidi="en-US"/>
                    </w:rPr>
                    <m:t>Z</m:t>
                  </m:r>
                </m:e>
              </m:d>
              <m:r>
                <m:rPr>
                  <m:sty m:val="p"/>
                </m:rPr>
                <w:rPr>
                  <w:rFonts w:ascii="Cambria Math" w:hAnsi="Cambria Math"/>
                  <w:sz w:val="22"/>
                  <w:lang w:bidi="en-US"/>
                </w:rPr>
                <m:t>||</m:t>
              </m:r>
              <m:r>
                <w:rPr>
                  <w:rFonts w:ascii="Cambria Math" w:hAnsi="Cambria Math"/>
                  <w:sz w:val="22"/>
                  <w:lang w:bidi="en-US"/>
                </w:rPr>
                <m:t>p</m:t>
              </m:r>
              <m:r>
                <m:rPr>
                  <m:sty m:val="p"/>
                </m:rPr>
                <w:rPr>
                  <w:rFonts w:ascii="Cambria Math" w:hAnsi="Cambria Math"/>
                  <w:sz w:val="22"/>
                  <w:lang w:bidi="en-US"/>
                </w:rPr>
                <m:t>(</m:t>
              </m:r>
              <m:r>
                <w:rPr>
                  <w:rFonts w:ascii="Cambria Math" w:hAnsi="Cambria Math"/>
                  <w:sz w:val="22"/>
                  <w:lang w:bidi="en-US"/>
                </w:rPr>
                <m:t>Z</m:t>
              </m:r>
              <m:r>
                <m:rPr>
                  <m:sty m:val="p"/>
                </m:rPr>
                <w:rPr>
                  <w:rFonts w:ascii="Cambria Math" w:hAnsi="Cambria Math"/>
                  <w:sz w:val="22"/>
                  <w:lang w:bidi="en-US"/>
                </w:rPr>
                <m:t>||</m:t>
              </m:r>
              <m:r>
                <w:rPr>
                  <w:rFonts w:ascii="Cambria Math" w:hAnsi="Cambria Math"/>
                  <w:sz w:val="22"/>
                  <w:lang w:bidi="en-US"/>
                </w:rPr>
                <m:t>X</m:t>
              </m:r>
              <m:r>
                <m:rPr>
                  <m:sty m:val="p"/>
                </m:rPr>
                <w:rPr>
                  <w:rFonts w:ascii="Cambria Math" w:hAnsi="Cambria Math"/>
                  <w:sz w:val="22"/>
                  <w:lang w:bidi="en-US"/>
                </w:rPr>
                <m:t>)</m:t>
              </m:r>
            </m:e>
          </m:d>
          <w:bookmarkEnd w:id="6"/>
          <w:bookmarkEnd w:id="7"/>
          <m:r>
            <m:rPr>
              <m:sty m:val="p"/>
            </m:rPr>
            <w:rPr>
              <w:rFonts w:ascii="Cambria Math" w:hAnsi="Cambria Math"/>
              <w:sz w:val="22"/>
              <w:lang w:bidi="en-US"/>
            </w:rPr>
            <m:t>=-</m:t>
          </m:r>
          <m:d>
            <m:dPr>
              <m:ctrlPr>
                <w:rPr>
                  <w:rFonts w:ascii="Cambria Math" w:hAnsi="Cambria Math"/>
                  <w:sz w:val="22"/>
                  <w:lang w:bidi="en-US"/>
                </w:rPr>
              </m:ctrlPr>
            </m:dPr>
            <m:e>
              <m:sSub>
                <m:sSubPr>
                  <m:ctrlPr>
                    <w:rPr>
                      <w:rFonts w:ascii="Cambria Math" w:hAnsi="Cambria Math"/>
                      <w:sz w:val="22"/>
                      <w:lang w:bidi="en-US"/>
                    </w:rPr>
                  </m:ctrlPr>
                </m:sSubPr>
                <m:e>
                  <m:r>
                    <w:rPr>
                      <w:rFonts w:ascii="Cambria Math" w:hAnsi="Cambria Math"/>
                      <w:sz w:val="22"/>
                      <w:lang w:bidi="en-US"/>
                    </w:rPr>
                    <m:t>E</m:t>
                  </m:r>
                </m:e>
                <m:sub>
                  <m:r>
                    <w:rPr>
                      <w:rFonts w:ascii="Cambria Math" w:hAnsi="Cambria Math"/>
                      <w:sz w:val="22"/>
                      <w:lang w:bidi="en-US"/>
                    </w:rPr>
                    <m:t>q</m:t>
                  </m:r>
                </m:sub>
              </m:sSub>
              <m:d>
                <m:dPr>
                  <m:begChr m:val="["/>
                  <m:endChr m:val="]"/>
                  <m:ctrlPr>
                    <w:rPr>
                      <w:rFonts w:ascii="Cambria Math" w:hAnsi="Cambria Math"/>
                      <w:sz w:val="22"/>
                      <w:lang w:bidi="en-US"/>
                    </w:rPr>
                  </m:ctrlPr>
                </m:dPr>
                <m:e>
                  <m:func>
                    <m:funcPr>
                      <m:ctrlPr>
                        <w:rPr>
                          <w:rFonts w:ascii="Cambria Math" w:hAnsi="Cambria Math"/>
                          <w:sz w:val="22"/>
                          <w:lang w:bidi="en-US"/>
                        </w:rPr>
                      </m:ctrlPr>
                    </m:funcPr>
                    <m:fName>
                      <m:r>
                        <m:rPr>
                          <m:sty m:val="p"/>
                        </m:rPr>
                        <w:rPr>
                          <w:rFonts w:ascii="Cambria Math" w:hAnsi="Cambria Math"/>
                          <w:sz w:val="22"/>
                          <w:lang w:bidi="en-US"/>
                        </w:rPr>
                        <m:t>ln</m:t>
                      </m:r>
                    </m:fName>
                    <m:e>
                      <m:r>
                        <w:rPr>
                          <w:rFonts w:ascii="Cambria Math" w:hAnsi="Cambria Math"/>
                          <w:sz w:val="22"/>
                          <w:lang w:bidi="en-US"/>
                        </w:rPr>
                        <m:t>p</m:t>
                      </m:r>
                      <m:d>
                        <m:dPr>
                          <m:ctrlPr>
                            <w:rPr>
                              <w:rFonts w:ascii="Cambria Math" w:hAnsi="Cambria Math"/>
                              <w:sz w:val="22"/>
                              <w:lang w:bidi="en-US"/>
                            </w:rPr>
                          </m:ctrlPr>
                        </m:dPr>
                        <m:e>
                          <m:r>
                            <w:rPr>
                              <w:rFonts w:ascii="Cambria Math" w:hAnsi="Cambria Math"/>
                              <w:sz w:val="22"/>
                              <w:lang w:bidi="en-US"/>
                            </w:rPr>
                            <m:t>X</m:t>
                          </m:r>
                          <m:r>
                            <m:rPr>
                              <m:sty m:val="p"/>
                            </m:rPr>
                            <w:rPr>
                              <w:rFonts w:ascii="Cambria Math" w:hAnsi="Cambria Math"/>
                              <w:sz w:val="22"/>
                              <w:lang w:bidi="en-US"/>
                            </w:rPr>
                            <m:t>,</m:t>
                          </m:r>
                          <m:r>
                            <w:rPr>
                              <w:rFonts w:ascii="Cambria Math" w:hAnsi="Cambria Math"/>
                              <w:sz w:val="22"/>
                              <w:lang w:bidi="en-US"/>
                            </w:rPr>
                            <m:t>Z</m:t>
                          </m:r>
                        </m:e>
                      </m:d>
                    </m:e>
                  </m:func>
                </m:e>
              </m:d>
              <m:r>
                <m:rPr>
                  <m:sty m:val="p"/>
                </m:rPr>
                <w:rPr>
                  <w:rFonts w:ascii="Cambria Math" w:hAnsi="Cambria Math"/>
                  <w:sz w:val="22"/>
                  <w:lang w:bidi="en-US"/>
                </w:rPr>
                <m:t>-</m:t>
              </m:r>
              <m:sSub>
                <m:sSubPr>
                  <m:ctrlPr>
                    <w:rPr>
                      <w:rFonts w:ascii="Cambria Math" w:hAnsi="Cambria Math"/>
                      <w:sz w:val="22"/>
                      <w:lang w:bidi="en-US"/>
                    </w:rPr>
                  </m:ctrlPr>
                </m:sSubPr>
                <m:e>
                  <m:r>
                    <w:rPr>
                      <w:rFonts w:ascii="Cambria Math" w:hAnsi="Cambria Math"/>
                      <w:sz w:val="22"/>
                      <w:lang w:bidi="en-US"/>
                    </w:rPr>
                    <m:t>E</m:t>
                  </m:r>
                </m:e>
                <m:sub>
                  <m:r>
                    <w:rPr>
                      <w:rFonts w:ascii="Cambria Math" w:hAnsi="Cambria Math"/>
                      <w:sz w:val="22"/>
                      <w:lang w:bidi="en-US"/>
                    </w:rPr>
                    <m:t>q</m:t>
                  </m:r>
                </m:sub>
              </m:sSub>
              <m:d>
                <m:dPr>
                  <m:begChr m:val="["/>
                  <m:endChr m:val="]"/>
                  <m:ctrlPr>
                    <w:rPr>
                      <w:rFonts w:ascii="Cambria Math" w:hAnsi="Cambria Math"/>
                      <w:sz w:val="22"/>
                      <w:lang w:bidi="en-US"/>
                    </w:rPr>
                  </m:ctrlPr>
                </m:dPr>
                <m:e>
                  <m:func>
                    <m:funcPr>
                      <m:ctrlPr>
                        <w:rPr>
                          <w:rFonts w:ascii="Cambria Math" w:hAnsi="Cambria Math"/>
                          <w:sz w:val="22"/>
                          <w:lang w:bidi="en-US"/>
                        </w:rPr>
                      </m:ctrlPr>
                    </m:funcPr>
                    <m:fName>
                      <m:r>
                        <m:rPr>
                          <m:sty m:val="p"/>
                        </m:rPr>
                        <w:rPr>
                          <w:rFonts w:ascii="Cambria Math" w:hAnsi="Cambria Math"/>
                          <w:sz w:val="22"/>
                          <w:lang w:bidi="en-US"/>
                        </w:rPr>
                        <m:t>ln</m:t>
                      </m:r>
                    </m:fName>
                    <m:e>
                      <m:r>
                        <w:rPr>
                          <w:rFonts w:ascii="Cambria Math" w:hAnsi="Cambria Math"/>
                          <w:sz w:val="22"/>
                          <w:lang w:bidi="en-US"/>
                        </w:rPr>
                        <m:t>q</m:t>
                      </m:r>
                      <m:d>
                        <m:dPr>
                          <m:ctrlPr>
                            <w:rPr>
                              <w:rFonts w:ascii="Cambria Math" w:hAnsi="Cambria Math"/>
                              <w:sz w:val="22"/>
                              <w:lang w:bidi="en-US"/>
                            </w:rPr>
                          </m:ctrlPr>
                        </m:dPr>
                        <m:e>
                          <m:r>
                            <w:rPr>
                              <w:rFonts w:ascii="Cambria Math" w:hAnsi="Cambria Math"/>
                              <w:sz w:val="22"/>
                              <w:lang w:bidi="en-US"/>
                            </w:rPr>
                            <m:t>z</m:t>
                          </m:r>
                        </m:e>
                      </m:d>
                    </m:e>
                  </m:func>
                </m:e>
              </m:d>
            </m:e>
          </m:d>
          <m:r>
            <m:rPr>
              <m:sty m:val="p"/>
            </m:rPr>
            <w:rPr>
              <w:rFonts w:ascii="Cambria Math" w:hAnsi="Cambria Math"/>
              <w:sz w:val="22"/>
              <w:lang w:bidi="en-US"/>
            </w:rPr>
            <m:t>+</m:t>
          </m:r>
          <m:func>
            <m:funcPr>
              <m:ctrlPr>
                <w:rPr>
                  <w:rFonts w:ascii="Cambria Math" w:hAnsi="Cambria Math"/>
                  <w:sz w:val="22"/>
                  <w:lang w:bidi="en-US"/>
                </w:rPr>
              </m:ctrlPr>
            </m:funcPr>
            <m:fName>
              <m:r>
                <m:rPr>
                  <m:sty m:val="p"/>
                </m:rPr>
                <w:rPr>
                  <w:rFonts w:ascii="Cambria Math" w:hAnsi="Cambria Math"/>
                  <w:sz w:val="22"/>
                  <w:lang w:bidi="en-US"/>
                </w:rPr>
                <m:t>ln</m:t>
              </m:r>
            </m:fName>
            <m:e>
              <m:r>
                <w:rPr>
                  <w:rFonts w:ascii="Cambria Math" w:hAnsi="Cambria Math"/>
                  <w:sz w:val="22"/>
                  <w:lang w:bidi="en-US"/>
                </w:rPr>
                <m:t>p</m:t>
              </m:r>
              <m:d>
                <m:dPr>
                  <m:ctrlPr>
                    <w:rPr>
                      <w:rFonts w:ascii="Cambria Math" w:hAnsi="Cambria Math"/>
                      <w:sz w:val="22"/>
                      <w:lang w:bidi="en-US"/>
                    </w:rPr>
                  </m:ctrlPr>
                </m:dPr>
                <m:e>
                  <m:r>
                    <w:rPr>
                      <w:rFonts w:ascii="Cambria Math" w:hAnsi="Cambria Math"/>
                      <w:sz w:val="22"/>
                      <w:lang w:bidi="en-US"/>
                    </w:rPr>
                    <m:t>X</m:t>
                  </m:r>
                </m:e>
              </m:d>
            </m:e>
          </m:func>
          <m:r>
            <w:rPr>
              <w:rFonts w:ascii="Cambria Math" w:hAnsi="Cambria Math"/>
              <w:sz w:val="22"/>
              <w:lang w:bidi="en-US"/>
            </w:rPr>
            <m:t xml:space="preserve">                      (1)</m:t>
          </m:r>
        </m:oMath>
      </m:oMathPara>
    </w:p>
    <w:p w14:paraId="1465DEA7" w14:textId="6E0E9B87" w:rsidR="00962D5D" w:rsidRDefault="00802733" w:rsidP="00F0185D">
      <w:pPr>
        <w:pStyle w:val="Heading2"/>
        <w:numPr>
          <w:ilvl w:val="0"/>
          <w:numId w:val="0"/>
        </w:numPr>
        <w:rPr>
          <w:rFonts w:eastAsia="Times New Roman"/>
        </w:rPr>
      </w:pPr>
      <w:bookmarkStart w:id="8" w:name="_wrxltszfa6n" w:colFirst="0" w:colLast="0"/>
      <w:bookmarkEnd w:id="8"/>
      <w:r>
        <w:rPr>
          <w:rFonts w:eastAsia="Times New Roman"/>
        </w:rPr>
        <w:t xml:space="preserve">3.1 </w:t>
      </w:r>
      <w:r w:rsidR="00962D5D">
        <w:rPr>
          <w:rFonts w:eastAsia="Times New Roman"/>
        </w:rPr>
        <w:t>Stochastic variational inference algorithm</w:t>
      </w:r>
    </w:p>
    <w:p w14:paraId="53BCF14C" w14:textId="2CE89C24" w:rsidR="00350868" w:rsidRPr="00766EC4" w:rsidRDefault="00350868" w:rsidP="004B3179">
      <w:pPr>
        <w:jc w:val="both"/>
        <w:rPr>
          <w:rFonts w:asciiTheme="majorBidi" w:eastAsia="Times New Roman" w:hAnsiTheme="majorBidi" w:cstheme="majorBidi"/>
          <w:szCs w:val="24"/>
        </w:rPr>
      </w:pPr>
      <w:r>
        <w:rPr>
          <w:rFonts w:asciiTheme="majorBidi" w:eastAsia="Times New Roman" w:hAnsiTheme="majorBidi" w:cstheme="majorBidi"/>
          <w:szCs w:val="24"/>
        </w:rPr>
        <w:t>VI</w:t>
      </w:r>
      <w:r w:rsidRPr="00766EC4">
        <w:rPr>
          <w:rFonts w:asciiTheme="majorBidi" w:eastAsia="Times New Roman" w:hAnsiTheme="majorBidi" w:cstheme="majorBidi"/>
          <w:szCs w:val="24"/>
        </w:rPr>
        <w:t xml:space="preserve"> offers a fast approximation of the posterior distribution by </w:t>
      </w:r>
      <w:r w:rsidR="00F03424">
        <w:rPr>
          <w:rFonts w:asciiTheme="majorBidi" w:eastAsia="Times New Roman" w:hAnsiTheme="majorBidi" w:cstheme="majorBidi"/>
          <w:szCs w:val="24"/>
        </w:rPr>
        <w:t xml:space="preserve">maximizing the first two terms in </w:t>
      </w:r>
      <w:r w:rsidR="00A06579">
        <w:rPr>
          <w:rFonts w:asciiTheme="majorBidi" w:eastAsia="Times New Roman" w:hAnsiTheme="majorBidi" w:cstheme="majorBidi"/>
          <w:szCs w:val="24"/>
        </w:rPr>
        <w:t xml:space="preserve">the right hand side of </w:t>
      </w:r>
      <w:r w:rsidR="00F03424">
        <w:rPr>
          <w:rFonts w:asciiTheme="majorBidi" w:eastAsia="Times New Roman" w:hAnsiTheme="majorBidi" w:cstheme="majorBidi"/>
          <w:szCs w:val="24"/>
        </w:rPr>
        <w:t xml:space="preserve">equation </w:t>
      </w:r>
      <w:r w:rsidR="00A06579">
        <w:rPr>
          <w:rFonts w:asciiTheme="majorBidi" w:eastAsia="Times New Roman" w:hAnsiTheme="majorBidi" w:cstheme="majorBidi"/>
          <w:szCs w:val="24"/>
        </w:rPr>
        <w:t>(</w:t>
      </w:r>
      <w:r w:rsidR="00F03424">
        <w:rPr>
          <w:rFonts w:asciiTheme="majorBidi" w:eastAsia="Times New Roman" w:hAnsiTheme="majorBidi" w:cstheme="majorBidi"/>
          <w:szCs w:val="24"/>
        </w:rPr>
        <w:t>1</w:t>
      </w:r>
      <w:r w:rsidR="00A06579">
        <w:rPr>
          <w:rFonts w:asciiTheme="majorBidi" w:eastAsia="Times New Roman" w:hAnsiTheme="majorBidi" w:cstheme="majorBidi"/>
          <w:szCs w:val="24"/>
        </w:rPr>
        <w:t>)</w:t>
      </w:r>
      <w:r w:rsidR="00F03424">
        <w:rPr>
          <w:rFonts w:asciiTheme="majorBidi" w:eastAsia="Times New Roman" w:hAnsiTheme="majorBidi" w:cstheme="majorBidi"/>
          <w:szCs w:val="24"/>
        </w:rPr>
        <w:t xml:space="preserve">, </w:t>
      </w:r>
      <w:r w:rsidR="00A06579">
        <w:rPr>
          <w:rFonts w:asciiTheme="majorBidi" w:eastAsia="Times New Roman" w:hAnsiTheme="majorBidi" w:cstheme="majorBidi"/>
          <w:szCs w:val="24"/>
        </w:rPr>
        <w:t xml:space="preserve">known </w:t>
      </w:r>
      <w:r w:rsidR="00F03424">
        <w:rPr>
          <w:rFonts w:asciiTheme="majorBidi" w:eastAsia="Times New Roman" w:hAnsiTheme="majorBidi" w:cstheme="majorBidi"/>
          <w:szCs w:val="24"/>
        </w:rPr>
        <w:t>as</w:t>
      </w:r>
      <w:r w:rsidRPr="00766EC4">
        <w:rPr>
          <w:rFonts w:asciiTheme="majorBidi" w:eastAsia="Times New Roman" w:hAnsiTheme="majorBidi" w:cstheme="majorBidi"/>
          <w:szCs w:val="24"/>
        </w:rPr>
        <w:t xml:space="preserve"> the </w:t>
      </w:r>
      <w:r w:rsidR="00F03424">
        <w:rPr>
          <w:rFonts w:asciiTheme="majorBidi" w:eastAsia="Times New Roman" w:hAnsiTheme="majorBidi" w:cstheme="majorBidi"/>
          <w:szCs w:val="24"/>
        </w:rPr>
        <w:t>Evidence Lower Bound (ELBO)</w:t>
      </w:r>
      <w:r w:rsidRPr="00766EC4">
        <w:rPr>
          <w:rFonts w:asciiTheme="majorBidi" w:eastAsia="Times New Roman" w:hAnsiTheme="majorBidi" w:cstheme="majorBidi"/>
          <w:szCs w:val="24"/>
        </w:rPr>
        <w:t xml:space="preserve">. However this might need the screening of </w:t>
      </w:r>
      <w:r>
        <w:rPr>
          <w:rFonts w:asciiTheme="majorBidi" w:eastAsia="Times New Roman" w:hAnsiTheme="majorBidi" w:cstheme="majorBidi"/>
          <w:i/>
          <w:szCs w:val="24"/>
        </w:rPr>
        <w:t xml:space="preserve">all </w:t>
      </w:r>
      <w:r w:rsidRPr="00766EC4">
        <w:rPr>
          <w:rFonts w:asciiTheme="majorBidi" w:eastAsia="Times New Roman" w:hAnsiTheme="majorBidi" w:cstheme="majorBidi"/>
          <w:szCs w:val="24"/>
        </w:rPr>
        <w:t xml:space="preserve">individual (link) level observations for updating the variational parameters. </w:t>
      </w:r>
      <w:r w:rsidR="00F03424">
        <w:rPr>
          <w:rFonts w:asciiTheme="majorBidi" w:eastAsia="Times New Roman" w:hAnsiTheme="majorBidi" w:cstheme="majorBidi"/>
          <w:szCs w:val="24"/>
        </w:rPr>
        <w:t>On the other hand</w:t>
      </w:r>
      <w:r w:rsidR="00DF71D7">
        <w:rPr>
          <w:rFonts w:asciiTheme="majorBidi" w:eastAsia="Times New Roman" w:hAnsiTheme="majorBidi" w:cstheme="majorBidi"/>
          <w:szCs w:val="24"/>
        </w:rPr>
        <w:t>,</w:t>
      </w:r>
      <w:r w:rsidR="00F03424">
        <w:rPr>
          <w:rFonts w:asciiTheme="majorBidi" w:eastAsia="Times New Roman" w:hAnsiTheme="majorBidi" w:cstheme="majorBidi"/>
          <w:szCs w:val="24"/>
        </w:rPr>
        <w:t xml:space="preserve"> Stochastic Variational Inference (SVI) offers a</w:t>
      </w:r>
      <w:r w:rsidRPr="00766EC4">
        <w:rPr>
          <w:rFonts w:asciiTheme="majorBidi" w:eastAsia="Times New Roman" w:hAnsiTheme="majorBidi" w:cstheme="majorBidi"/>
          <w:szCs w:val="24"/>
        </w:rPr>
        <w:t xml:space="preserve"> stochastic search in th</w:t>
      </w:r>
      <w:r w:rsidR="00962D5D">
        <w:rPr>
          <w:rFonts w:asciiTheme="majorBidi" w:eastAsia="Times New Roman" w:hAnsiTheme="majorBidi" w:cstheme="majorBidi"/>
          <w:szCs w:val="24"/>
        </w:rPr>
        <w:t xml:space="preserve">e parameter space suggested by </w:t>
      </w:r>
      <w:r w:rsidR="00962D5D">
        <w:rPr>
          <w:rFonts w:asciiTheme="majorBidi" w:eastAsia="Times New Roman" w:hAnsiTheme="majorBidi" w:cstheme="majorBidi"/>
          <w:szCs w:val="24"/>
        </w:rPr>
        <w:fldChar w:fldCharType="begin"/>
      </w:r>
      <w:r w:rsidR="00962D5D">
        <w:rPr>
          <w:rFonts w:asciiTheme="majorBidi" w:eastAsia="Times New Roman" w:hAnsiTheme="majorBidi" w:cstheme="majorBidi"/>
          <w:szCs w:val="24"/>
        </w:rPr>
        <w:instrText xml:space="preserve"> ADDIN ZOTERO_ITEM CSL_CITATION {"citationID":"ad06rpb6le","properties":{"formattedCitation":"(Hoffman et al., 2013)","plainCitation":"(Hoffman et al., 2013)"},"citationItems":[{"id":49,"uris":["http://zotero.org/users/local/rgDynEYk/items/H7VRQA2I"],"uri":["http://zotero.org/users/local/rgDynEYk/items/H7VRQA2I"],"itemData":{"id":49,"type":"article-journal","title":"Stochastic variational inference","container-title":"The Journal of Machine Learning Research","page":"1303–1347","volume":"14","issue":"1","author":[{"family":"Hoffman","given":"Matthew D"},{"family":"Blei","given":"David M"},{"family":"Wang","given":"Chong"},{"family":"Paisley","given":"John"}],"issued":{"date-parts":[["2013"]]}}}],"schema":"https://github.com/citation-style-language/schema/raw/master/csl-citation.json"} </w:instrText>
      </w:r>
      <w:r w:rsidR="00962D5D">
        <w:rPr>
          <w:rFonts w:asciiTheme="majorBidi" w:eastAsia="Times New Roman" w:hAnsiTheme="majorBidi" w:cstheme="majorBidi"/>
          <w:szCs w:val="24"/>
        </w:rPr>
        <w:fldChar w:fldCharType="separate"/>
      </w:r>
      <w:r w:rsidR="00962D5D" w:rsidRPr="00962D5D">
        <w:rPr>
          <w:rFonts w:cs="Times New Roman"/>
        </w:rPr>
        <w:t xml:space="preserve">Hoffman et al. </w:t>
      </w:r>
      <w:r w:rsidR="00DF71D7">
        <w:rPr>
          <w:rFonts w:cs="Times New Roman"/>
        </w:rPr>
        <w:t>(</w:t>
      </w:r>
      <w:r w:rsidR="00962D5D" w:rsidRPr="00962D5D">
        <w:rPr>
          <w:rFonts w:cs="Times New Roman"/>
        </w:rPr>
        <w:t>2013)</w:t>
      </w:r>
      <w:r w:rsidR="00962D5D">
        <w:rPr>
          <w:rFonts w:asciiTheme="majorBidi" w:eastAsia="Times New Roman" w:hAnsiTheme="majorBidi" w:cstheme="majorBidi"/>
          <w:szCs w:val="24"/>
        </w:rPr>
        <w:fldChar w:fldCharType="end"/>
      </w:r>
      <w:r w:rsidRPr="00766EC4">
        <w:rPr>
          <w:rFonts w:asciiTheme="majorBidi" w:eastAsia="Times New Roman" w:hAnsiTheme="majorBidi" w:cstheme="majorBidi"/>
          <w:szCs w:val="24"/>
        </w:rPr>
        <w:t xml:space="preserve">. </w:t>
      </w:r>
      <w:r w:rsidR="00F03424">
        <w:rPr>
          <w:rFonts w:asciiTheme="majorBidi" w:eastAsia="Times New Roman" w:hAnsiTheme="majorBidi" w:cstheme="majorBidi"/>
          <w:szCs w:val="24"/>
        </w:rPr>
        <w:t xml:space="preserve">SVI </w:t>
      </w:r>
      <w:r w:rsidRPr="00766EC4">
        <w:rPr>
          <w:rFonts w:asciiTheme="majorBidi" w:eastAsia="Times New Roman" w:hAnsiTheme="majorBidi" w:cstheme="majorBidi"/>
          <w:szCs w:val="24"/>
        </w:rPr>
        <w:t xml:space="preserve">samples only a small mini-batch, where iterating over the noisy gradients acquired by the sampled batch is proven to converge. </w:t>
      </w:r>
      <w:r w:rsidR="00962D5D">
        <w:rPr>
          <w:rFonts w:asciiTheme="majorBidi" w:eastAsia="Times New Roman" w:hAnsiTheme="majorBidi" w:cstheme="majorBidi"/>
          <w:szCs w:val="24"/>
        </w:rPr>
        <w:fldChar w:fldCharType="begin"/>
      </w:r>
      <w:r w:rsidR="00962D5D">
        <w:rPr>
          <w:rFonts w:asciiTheme="majorBidi" w:eastAsia="Times New Roman" w:hAnsiTheme="majorBidi" w:cstheme="majorBidi"/>
          <w:szCs w:val="24"/>
        </w:rPr>
        <w:instrText xml:space="preserve"> ADDIN ZOTERO_ITEM CSL_CITATION {"citationID":"a1ogf7u7nvl","properties":{"formattedCitation":"(Gopalan &amp; Blei, 2013)","plainCitation":"(Gopalan &amp; Blei, 2013)"},"citationItems":[{"id":26,"uris":["http://zotero.org/users/local/rgDynEYk/items/H4HT4MCT"],"uri":["http://zotero.org/users/local/rgDynEYk/items/H4HT4MCT"],"itemData":{"id":26,"type":"article-journal","title":"Efficient discovery of overlapping communities in massive networks","container-title":"Proceedings of the National Academy of Sciences","page":"14534–14539","volume":"110","issue":"36","author":[{"family":"Gopalan","given":"Prem K"},{"family":"Blei","given":"David M"}],"issued":{"date-parts":[["2013"]]}}}],"schema":"https://github.com/citation-style-language/schema/raw/master/csl-citation.json"} </w:instrText>
      </w:r>
      <w:r w:rsidR="00962D5D">
        <w:rPr>
          <w:rFonts w:asciiTheme="majorBidi" w:eastAsia="Times New Roman" w:hAnsiTheme="majorBidi" w:cstheme="majorBidi"/>
          <w:szCs w:val="24"/>
        </w:rPr>
        <w:fldChar w:fldCharType="separate"/>
      </w:r>
      <w:r w:rsidR="00962D5D">
        <w:rPr>
          <w:rFonts w:cs="Times New Roman"/>
        </w:rPr>
        <w:t>Gopalan and Blei (</w:t>
      </w:r>
      <w:r w:rsidR="00962D5D" w:rsidRPr="00962D5D">
        <w:rPr>
          <w:rFonts w:cs="Times New Roman"/>
        </w:rPr>
        <w:t>2013)</w:t>
      </w:r>
      <w:r w:rsidR="00962D5D">
        <w:rPr>
          <w:rFonts w:asciiTheme="majorBidi" w:eastAsia="Times New Roman" w:hAnsiTheme="majorBidi" w:cstheme="majorBidi"/>
          <w:szCs w:val="24"/>
        </w:rPr>
        <w:fldChar w:fldCharType="end"/>
      </w:r>
      <w:r w:rsidR="00962D5D">
        <w:rPr>
          <w:rFonts w:asciiTheme="majorBidi" w:eastAsia="Times New Roman" w:hAnsiTheme="majorBidi" w:cstheme="majorBidi"/>
          <w:szCs w:val="24"/>
        </w:rPr>
        <w:t xml:space="preserve"> </w:t>
      </w:r>
      <w:r w:rsidR="006D5D1D">
        <w:rPr>
          <w:rFonts w:asciiTheme="majorBidi" w:eastAsia="Times New Roman" w:hAnsiTheme="majorBidi" w:cstheme="majorBidi"/>
          <w:szCs w:val="24"/>
        </w:rPr>
        <w:t>offer</w:t>
      </w:r>
      <w:r w:rsidRPr="00766EC4">
        <w:rPr>
          <w:rFonts w:asciiTheme="majorBidi" w:eastAsia="Times New Roman" w:hAnsiTheme="majorBidi" w:cstheme="majorBidi"/>
          <w:szCs w:val="24"/>
        </w:rPr>
        <w:t xml:space="preserve"> several sub-sampling schemes, including the li</w:t>
      </w:r>
      <w:r w:rsidR="00F03424">
        <w:rPr>
          <w:rFonts w:asciiTheme="majorBidi" w:eastAsia="Times New Roman" w:hAnsiTheme="majorBidi" w:cstheme="majorBidi"/>
          <w:szCs w:val="24"/>
        </w:rPr>
        <w:t xml:space="preserve">nk-only sampling </w:t>
      </w:r>
      <w:r w:rsidR="00F03424">
        <w:rPr>
          <w:rFonts w:asciiTheme="majorBidi" w:eastAsia="Times New Roman" w:hAnsiTheme="majorBidi" w:cstheme="majorBidi"/>
          <w:szCs w:val="24"/>
        </w:rPr>
        <w:lastRenderedPageBreak/>
        <w:t xml:space="preserve">which provides </w:t>
      </w:r>
      <w:r w:rsidRPr="00766EC4">
        <w:rPr>
          <w:rFonts w:asciiTheme="majorBidi" w:eastAsia="Times New Roman" w:hAnsiTheme="majorBidi" w:cstheme="majorBidi"/>
          <w:szCs w:val="24"/>
        </w:rPr>
        <w:t>efficient</w:t>
      </w:r>
      <w:r w:rsidR="00F03424">
        <w:rPr>
          <w:rFonts w:asciiTheme="majorBidi" w:eastAsia="Times New Roman" w:hAnsiTheme="majorBidi" w:cstheme="majorBidi"/>
          <w:szCs w:val="24"/>
        </w:rPr>
        <w:t xml:space="preserve"> inference</w:t>
      </w:r>
      <w:r w:rsidRPr="00766EC4">
        <w:rPr>
          <w:rFonts w:asciiTheme="majorBidi" w:eastAsia="Times New Roman" w:hAnsiTheme="majorBidi" w:cstheme="majorBidi"/>
          <w:szCs w:val="24"/>
        </w:rPr>
        <w:t xml:space="preserve"> for undirected networks. </w:t>
      </w:r>
      <w:r w:rsidR="002971A6">
        <w:t xml:space="preserve">Adding </w:t>
      </w:r>
      <w:r w:rsidR="00D820AB">
        <w:t xml:space="preserve">community </w:t>
      </w:r>
      <w:r w:rsidR="002971A6">
        <w:t xml:space="preserve">correlation </w:t>
      </w:r>
      <w:r w:rsidR="00D820AB">
        <w:t xml:space="preserve">and </w:t>
      </w:r>
      <w:r w:rsidR="002971A6">
        <w:t xml:space="preserve">link </w:t>
      </w:r>
      <w:r w:rsidR="00D820AB">
        <w:t xml:space="preserve">direction </w:t>
      </w:r>
      <w:r w:rsidR="002971A6">
        <w:t>make the inference problem even more comp</w:t>
      </w:r>
      <w:r w:rsidR="00D820AB">
        <w:t xml:space="preserve">utationally expensive. But using </w:t>
      </w:r>
      <w:r w:rsidR="002971A6">
        <w:t>SVI</w:t>
      </w:r>
      <w:r w:rsidR="00D820AB">
        <w:t xml:space="preserve"> combined with our sampling scheme, </w:t>
      </w:r>
      <w:r w:rsidR="002971A6">
        <w:t xml:space="preserve">allows us to have scalable and efficient inference. </w:t>
      </w:r>
      <w:r w:rsidRPr="00766EC4">
        <w:rPr>
          <w:rFonts w:asciiTheme="majorBidi" w:eastAsia="Times New Roman" w:hAnsiTheme="majorBidi" w:cstheme="majorBidi"/>
          <w:szCs w:val="24"/>
        </w:rPr>
        <w:t xml:space="preserve">Since large networks exhibit very sparse patterns of connections, at each iteration we sample few </w:t>
      </w:r>
      <w:r w:rsidR="00D820AB">
        <w:rPr>
          <w:rFonts w:asciiTheme="majorBidi" w:eastAsia="Times New Roman" w:hAnsiTheme="majorBidi" w:cstheme="majorBidi"/>
          <w:szCs w:val="24"/>
        </w:rPr>
        <w:t xml:space="preserve">nodes </w:t>
      </w:r>
      <w:r w:rsidRPr="00766EC4">
        <w:rPr>
          <w:rFonts w:asciiTheme="majorBidi" w:eastAsia="Times New Roman" w:hAnsiTheme="majorBidi" w:cstheme="majorBidi"/>
          <w:szCs w:val="24"/>
        </w:rPr>
        <w:t xml:space="preserve">with all their links and </w:t>
      </w:r>
      <w:r w:rsidR="002971A6">
        <w:rPr>
          <w:rFonts w:asciiTheme="majorBidi" w:eastAsia="Times New Roman" w:hAnsiTheme="majorBidi" w:cstheme="majorBidi"/>
          <w:szCs w:val="24"/>
        </w:rPr>
        <w:t>a small</w:t>
      </w:r>
      <w:r w:rsidRPr="00766EC4">
        <w:rPr>
          <w:rFonts w:asciiTheme="majorBidi" w:eastAsia="Times New Roman" w:hAnsiTheme="majorBidi" w:cstheme="majorBidi"/>
          <w:szCs w:val="24"/>
        </w:rPr>
        <w:t xml:space="preserve"> proportion of their randomly selected non-links. After rounds of iteration, this assumption both takes into account the information of all links and non-links. The log joint model of data</w:t>
      </w:r>
      <w:r w:rsidR="004B3179">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latent variables and parameters</w:t>
      </w:r>
      <w:r w:rsidR="004B3179">
        <w:rPr>
          <w:rFonts w:asciiTheme="majorBidi" w:eastAsia="Times New Roman" w:hAnsiTheme="majorBidi" w:cstheme="majorBidi"/>
          <w:szCs w:val="24"/>
        </w:rPr>
        <w:t xml:space="preserve"> is given below:</w:t>
      </w:r>
    </w:p>
    <w:p w14:paraId="1E5CA884" w14:textId="77777777" w:rsidR="00F8398E" w:rsidRDefault="00F8398E" w:rsidP="003B1B79">
      <w:pPr>
        <w:spacing w:before="100" w:beforeAutospacing="1" w:after="100" w:afterAutospacing="1" w:line="120" w:lineRule="auto"/>
        <w:ind w:firstLine="0"/>
        <w:jc w:val="both"/>
        <w:rPr>
          <w:rFonts w:asciiTheme="majorBidi" w:eastAsia="Times New Roman" w:hAnsiTheme="majorBidi" w:cstheme="majorBidi"/>
          <w:szCs w:val="24"/>
        </w:rPr>
      </w:pPr>
    </w:p>
    <w:p w14:paraId="178E3778" w14:textId="2ED9B89F" w:rsidR="00350868" w:rsidRPr="007B7487" w:rsidRDefault="00F8398E" w:rsidP="004B3179">
      <w:pPr>
        <w:ind w:firstLine="0"/>
        <w:jc w:val="both"/>
        <w:rPr>
          <w:rFonts w:eastAsia="Times New Roman" w:cstheme="majorBidi"/>
          <w:sz w:val="20"/>
          <w:szCs w:val="24"/>
        </w:rPr>
      </w:pPr>
      <m:oMathPara>
        <m:oMath>
          <m:r>
            <w:rPr>
              <w:rFonts w:ascii="Cambria Math" w:eastAsia="Times New Roman" w:hAnsi="Cambria Math" w:cstheme="majorBidi"/>
              <w:sz w:val="20"/>
              <w:szCs w:val="24"/>
            </w:rPr>
            <m:t xml:space="preserve">       </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joint)</m:t>
              </m:r>
            </m:e>
          </m:func>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r>
                    <w:rPr>
                      <w:rFonts w:ascii="Cambria Math" w:eastAsia="Times New Roman" w:hAnsi="Cambria Math" w:cstheme="majorBidi"/>
                      <w:sz w:val="20"/>
                      <w:szCs w:val="24"/>
                    </w:rPr>
                    <m:t>μ</m:t>
                  </m:r>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μ</m:t>
                      </m:r>
                    </m:e>
                    <m:sub>
                      <m:r>
                        <w:rPr>
                          <w:rFonts w:ascii="Cambria Math" w:eastAsia="Times New Roman" w:hAnsi="Cambria Math" w:cstheme="majorBidi"/>
                          <w:sz w:val="20"/>
                          <w:szCs w:val="24"/>
                        </w:rPr>
                        <m:t>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m:rPr>
                          <m:sty m:val="p"/>
                        </m:rPr>
                        <w:rPr>
                          <w:rFonts w:ascii="Cambria Math" w:eastAsia="Times New Roman" w:hAnsi="Cambria Math" w:cstheme="majorBidi"/>
                          <w:sz w:val="20"/>
                          <w:szCs w:val="24"/>
                        </w:rPr>
                        <m:t>Λ</m:t>
                      </m:r>
                    </m:e>
                    <m:sub>
                      <m:r>
                        <w:rPr>
                          <w:rFonts w:ascii="Cambria Math" w:eastAsia="Times New Roman" w:hAnsi="Cambria Math" w:cstheme="majorBidi"/>
                          <w:sz w:val="20"/>
                          <w:szCs w:val="24"/>
                        </w:rPr>
                        <m:t>0</m:t>
                      </m:r>
                    </m:sub>
                  </m:sSub>
                </m:e>
              </m:d>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r>
                        <m:rPr>
                          <m:sty m:val="p"/>
                        </m:rPr>
                        <w:rPr>
                          <w:rFonts w:ascii="Cambria Math" w:eastAsia="Times New Roman" w:hAnsi="Cambria Math" w:cstheme="majorBidi"/>
                          <w:sz w:val="20"/>
                          <w:szCs w:val="24"/>
                        </w:rPr>
                        <m:t>Λ</m:t>
                      </m:r>
                    </m:e>
                    <m:e>
                      <m:sSub>
                        <m:sSubPr>
                          <m:ctrlPr>
                            <w:rPr>
                              <w:rFonts w:ascii="Cambria Math" w:eastAsia="Times New Roman" w:hAnsi="Cambria Math" w:cstheme="majorBidi"/>
                              <w:i/>
                              <w:sz w:val="20"/>
                              <w:szCs w:val="24"/>
                            </w:rPr>
                          </m:ctrlPr>
                        </m:sSubPr>
                        <m:e>
                          <m:r>
                            <m:rPr>
                              <m:scr m:val="script"/>
                            </m:rPr>
                            <w:rPr>
                              <w:rFonts w:ascii="Cambria Math" w:eastAsia="Times New Roman" w:hAnsi="Cambria Math" w:cstheme="majorBidi"/>
                              <w:sz w:val="20"/>
                              <w:szCs w:val="24"/>
                            </w:rPr>
                            <m:t>l</m:t>
                          </m:r>
                        </m:e>
                        <m:sub>
                          <m:r>
                            <w:rPr>
                              <w:rFonts w:ascii="Cambria Math" w:eastAsia="Times New Roman" w:hAnsi="Cambria Math" w:cstheme="majorBidi"/>
                              <w:sz w:val="20"/>
                              <w:szCs w:val="24"/>
                            </w:rPr>
                            <m:t>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L</m:t>
                          </m:r>
                        </m:e>
                        <m:sub>
                          <m:r>
                            <w:rPr>
                              <w:rFonts w:ascii="Cambria Math" w:eastAsia="Times New Roman" w:hAnsi="Cambria Math" w:cstheme="majorBidi"/>
                              <w:sz w:val="20"/>
                              <w:szCs w:val="24"/>
                            </w:rPr>
                            <m:t>0</m:t>
                          </m:r>
                        </m:sub>
                      </m:sSub>
                    </m:e>
                  </m:d>
                  <m:r>
                    <w:rPr>
                      <w:rFonts w:ascii="Cambria Math" w:eastAsia="Times New Roman" w:hAnsi="Cambria Math" w:cstheme="majorBidi"/>
                      <w:sz w:val="20"/>
                      <w:szCs w:val="24"/>
                    </w:rPr>
                    <m:t>+</m:t>
                  </m:r>
                  <w:bookmarkStart w:id="9" w:name="OLE_LINK6"/>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a</m:t>
                                  </m:r>
                                </m:sub>
                              </m:sSub>
                            </m:e>
                            <m:e>
                              <m:r>
                                <w:rPr>
                                  <w:rFonts w:ascii="Cambria Math" w:eastAsia="Times New Roman" w:hAnsi="Cambria Math" w:cstheme="majorBidi"/>
                                  <w:sz w:val="20"/>
                                  <w:szCs w:val="24"/>
                                </w:rPr>
                                <m:t>μ,</m:t>
                              </m:r>
                              <m:r>
                                <m:rPr>
                                  <m:sty m:val="p"/>
                                </m:rPr>
                                <w:rPr>
                                  <w:rFonts w:ascii="Cambria Math" w:eastAsia="Times New Roman" w:hAnsi="Cambria Math" w:cstheme="majorBidi"/>
                                  <w:sz w:val="20"/>
                                  <w:szCs w:val="24"/>
                                </w:rPr>
                                <m:t>Λ</m:t>
                              </m:r>
                            </m:e>
                          </m:d>
                          <m:r>
                            <w:rPr>
                              <w:rFonts w:ascii="Cambria Math" w:eastAsia="Times New Roman" w:hAnsi="Cambria Math" w:cstheme="majorBidi"/>
                              <w:sz w:val="20"/>
                              <w:szCs w:val="24"/>
                            </w:rPr>
                            <m:t>+</m:t>
                          </m:r>
                        </m:e>
                      </m:func>
                    </m:e>
                  </m:nary>
                  <w:bookmarkEnd w:id="9"/>
                </m:e>
              </m:func>
            </m:e>
          </m:func>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a</m:t>
                          </m:r>
                        </m:sub>
                      </m:sSub>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b</m:t>
                                  </m:r>
                                </m:sub>
                              </m:sSub>
                            </m:e>
                          </m:d>
                          <m:r>
                            <w:rPr>
                              <w:rFonts w:ascii="Cambria Math" w:eastAsia="Times New Roman" w:hAnsi="Cambria Math" w:cstheme="majorBidi"/>
                              <w:sz w:val="20"/>
                              <w:szCs w:val="24"/>
                            </w:rPr>
                            <m:t>+</m:t>
                          </m:r>
                        </m:e>
                      </m:func>
                    </m:e>
                  </m:nary>
                </m:e>
              </m:func>
            </m:e>
          </m:nary>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k</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β</m:t>
                          </m:r>
                        </m:e>
                        <m:sub>
                          <m:r>
                            <w:rPr>
                              <w:rFonts w:ascii="Cambria Math" w:eastAsia="Times New Roman" w:hAnsi="Cambria Math" w:cstheme="majorBidi"/>
                              <w:sz w:val="20"/>
                              <w:szCs w:val="24"/>
                            </w:rPr>
                            <m:t>kk</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η</m:t>
                          </m:r>
                        </m:e>
                        <m:sub>
                          <m:r>
                            <w:rPr>
                              <w:rFonts w:ascii="Cambria Math" w:eastAsia="Times New Roman" w:hAnsi="Cambria Math" w:cstheme="majorBidi"/>
                              <w:sz w:val="20"/>
                              <w:szCs w:val="24"/>
                            </w:rPr>
                            <m:t>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η</m:t>
                          </m:r>
                        </m:e>
                        <m:sub>
                          <m:r>
                            <w:rPr>
                              <w:rFonts w:ascii="Cambria Math" w:eastAsia="Times New Roman" w:hAnsi="Cambria Math" w:cstheme="majorBidi"/>
                              <w:sz w:val="20"/>
                              <w:szCs w:val="24"/>
                            </w:rPr>
                            <m:t>1</m:t>
                          </m:r>
                        </m:sub>
                      </m:sSub>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y</m:t>
                                  </m:r>
                                </m:e>
                                <m:sub>
                                  <m:r>
                                    <w:rPr>
                                      <w:rFonts w:ascii="Cambria Math" w:eastAsia="Times New Roman" w:hAnsi="Cambria Math" w:cstheme="majorBidi"/>
                                      <w:sz w:val="20"/>
                                      <w:szCs w:val="24"/>
                                    </w:rPr>
                                    <m:t>ab</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r>
                                <w:rPr>
                                  <w:rFonts w:ascii="Cambria Math" w:eastAsia="Times New Roman" w:hAnsi="Cambria Math" w:cstheme="majorBidi"/>
                                  <w:sz w:val="20"/>
                                  <w:szCs w:val="24"/>
                                </w:rPr>
                                <m:t>,β</m:t>
                              </m:r>
                            </m:e>
                          </m:d>
                          <m:r>
                            <w:rPr>
                              <w:rFonts w:ascii="Cambria Math" w:eastAsia="Times New Roman" w:hAnsi="Cambria Math" w:cstheme="majorBidi"/>
                              <w:sz w:val="20"/>
                              <w:szCs w:val="24"/>
                            </w:rPr>
                            <m:t xml:space="preserve">                                      </m:t>
                          </m:r>
                          <m:d>
                            <m:dPr>
                              <m:ctrlPr>
                                <w:rPr>
                                  <w:rFonts w:ascii="Cambria Math" w:eastAsia="Times New Roman" w:hAnsi="Cambria Math" w:cstheme="majorBidi"/>
                                  <w:i/>
                                  <w:sz w:val="20"/>
                                  <w:szCs w:val="24"/>
                                </w:rPr>
                              </m:ctrlPr>
                            </m:dPr>
                            <m:e>
                              <m:r>
                                <w:rPr>
                                  <w:rFonts w:ascii="Cambria Math" w:eastAsia="Times New Roman" w:hAnsi="Cambria Math" w:cstheme="majorBidi"/>
                                  <w:sz w:val="20"/>
                                  <w:szCs w:val="24"/>
                                </w:rPr>
                                <m:t>2</m:t>
                              </m:r>
                            </m:e>
                          </m:d>
                        </m:e>
                      </m:func>
                    </m:e>
                  </m:nary>
                </m:e>
              </m:func>
            </m:e>
          </m:nary>
        </m:oMath>
      </m:oMathPara>
    </w:p>
    <w:p w14:paraId="3DC910AD" w14:textId="50155862" w:rsidR="004B3179" w:rsidRDefault="004B3179" w:rsidP="004B3179">
      <w:pPr>
        <w:ind w:firstLine="0"/>
        <w:jc w:val="both"/>
        <w:rPr>
          <w:rFonts w:asciiTheme="majorBidi" w:eastAsia="Times New Roman" w:hAnsiTheme="majorBidi" w:cstheme="majorBidi"/>
          <w:szCs w:val="24"/>
        </w:rPr>
      </w:pPr>
      <w:r>
        <w:rPr>
          <w:rFonts w:asciiTheme="majorBidi" w:eastAsia="Times New Roman" w:hAnsiTheme="majorBidi" w:cstheme="majorBidi"/>
          <w:szCs w:val="24"/>
        </w:rPr>
        <w:t>T</w:t>
      </w:r>
      <w:r w:rsidRPr="00766EC4">
        <w:rPr>
          <w:rFonts w:asciiTheme="majorBidi" w:eastAsia="Times New Roman" w:hAnsiTheme="majorBidi" w:cstheme="majorBidi"/>
          <w:szCs w:val="24"/>
        </w:rPr>
        <w:t xml:space="preserve">he corresponding </w:t>
      </w:r>
      <w:r>
        <w:rPr>
          <w:rFonts w:asciiTheme="majorBidi" w:eastAsia="Times New Roman" w:hAnsiTheme="majorBidi" w:cstheme="majorBidi"/>
          <w:szCs w:val="24"/>
        </w:rPr>
        <w:t xml:space="preserve">log joint probability of </w:t>
      </w:r>
      <w:r w:rsidRPr="00766EC4">
        <w:rPr>
          <w:rFonts w:asciiTheme="majorBidi" w:eastAsia="Times New Roman" w:hAnsiTheme="majorBidi" w:cstheme="majorBidi"/>
          <w:szCs w:val="24"/>
        </w:rPr>
        <w:t>proposal distribution follows</w:t>
      </w:r>
      <w:r>
        <w:rPr>
          <w:rFonts w:asciiTheme="majorBidi" w:eastAsia="Times New Roman" w:hAnsiTheme="majorBidi" w:cstheme="majorBidi"/>
          <w:szCs w:val="24"/>
        </w:rPr>
        <w:t>:</w:t>
      </w:r>
    </w:p>
    <w:p w14:paraId="5DEC80D7" w14:textId="77777777" w:rsidR="004B3179" w:rsidRDefault="004B3179" w:rsidP="006014E4">
      <w:pPr>
        <w:spacing w:line="120" w:lineRule="auto"/>
        <w:ind w:firstLine="0"/>
        <w:jc w:val="both"/>
        <w:rPr>
          <w:rFonts w:eastAsia="Times New Roman" w:cstheme="majorBidi"/>
          <w:sz w:val="20"/>
          <w:szCs w:val="24"/>
        </w:rPr>
      </w:pPr>
    </w:p>
    <w:p w14:paraId="45F2C2F2" w14:textId="11440F01" w:rsidR="00350868" w:rsidRPr="00766EC4" w:rsidRDefault="00F8398E" w:rsidP="004B3179">
      <w:pPr>
        <w:jc w:val="both"/>
        <w:rPr>
          <w:rFonts w:asciiTheme="majorBidi" w:eastAsia="Times New Roman" w:hAnsiTheme="majorBidi" w:cstheme="majorBidi"/>
          <w:szCs w:val="24"/>
        </w:rPr>
      </w:pPr>
      <m:oMathPara>
        <m:oMath>
          <m:r>
            <w:rPr>
              <w:rFonts w:ascii="Cambria Math" w:eastAsia="Times New Roman" w:hAnsi="Cambria Math" w:cstheme="majorBidi"/>
              <w:sz w:val="20"/>
              <w:szCs w:val="24"/>
            </w:rPr>
            <m:t xml:space="preserve">        </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q(joint)</m:t>
              </m:r>
            </m:e>
          </m:func>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q</m:t>
              </m:r>
              <m:d>
                <m:dPr>
                  <m:ctrlPr>
                    <w:rPr>
                      <w:rFonts w:ascii="Cambria Math" w:eastAsia="Times New Roman" w:hAnsi="Cambria Math" w:cstheme="majorBidi"/>
                      <w:i/>
                      <w:sz w:val="20"/>
                      <w:szCs w:val="24"/>
                    </w:rPr>
                  </m:ctrlPr>
                </m:dPr>
                <m:e>
                  <m:r>
                    <w:rPr>
                      <w:rFonts w:ascii="Cambria Math" w:eastAsia="Times New Roman" w:hAnsi="Cambria Math" w:cstheme="majorBidi"/>
                      <w:sz w:val="20"/>
                      <w:szCs w:val="24"/>
                    </w:rPr>
                    <m:t>μ</m:t>
                  </m:r>
                </m:e>
                <m:e>
                  <m:r>
                    <w:rPr>
                      <w:rFonts w:ascii="Cambria Math" w:eastAsia="Times New Roman" w:hAnsi="Cambria Math" w:cstheme="majorBidi"/>
                      <w:sz w:val="20"/>
                      <w:szCs w:val="24"/>
                    </w:rPr>
                    <m:t>m,M</m:t>
                  </m:r>
                </m:e>
              </m:d>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r>
                        <m:rPr>
                          <m:sty m:val="p"/>
                        </m:rPr>
                        <w:rPr>
                          <w:rFonts w:ascii="Cambria Math" w:eastAsia="Times New Roman" w:hAnsi="Cambria Math" w:cstheme="majorBidi"/>
                          <w:sz w:val="20"/>
                          <w:szCs w:val="24"/>
                        </w:rPr>
                        <m:t>Λ</m:t>
                      </m:r>
                    </m:e>
                    <m:e>
                      <m:r>
                        <m:rPr>
                          <m:scr m:val="script"/>
                        </m:rPr>
                        <w:rPr>
                          <w:rFonts w:ascii="Cambria Math" w:eastAsia="Times New Roman" w:hAnsi="Cambria Math" w:cstheme="majorBidi"/>
                          <w:sz w:val="20"/>
                          <w:szCs w:val="24"/>
                        </w:rPr>
                        <m:t>l,</m:t>
                      </m:r>
                      <m:r>
                        <w:rPr>
                          <w:rFonts w:ascii="Cambria Math" w:eastAsia="Times New Roman" w:hAnsi="Cambria Math" w:cstheme="majorBidi"/>
                          <w:sz w:val="20"/>
                          <w:szCs w:val="24"/>
                        </w:rPr>
                        <m:t>L</m:t>
                      </m:r>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a</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μ</m:t>
                                  </m:r>
                                </m:e>
                                <m:sub>
                                  <m:r>
                                    <w:rPr>
                                      <w:rFonts w:ascii="Cambria Math" w:eastAsia="Times New Roman" w:hAnsi="Cambria Math" w:cstheme="majorBidi"/>
                                      <w:sz w:val="20"/>
                                      <w:szCs w:val="24"/>
                                    </w:rPr>
                                    <m:t>a</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m:rPr>
                                      <m:sty m:val="p"/>
                                    </m:rPr>
                                    <w:rPr>
                                      <w:rFonts w:ascii="Cambria Math" w:eastAsia="Times New Roman" w:hAnsi="Cambria Math" w:cstheme="majorBidi"/>
                                      <w:sz w:val="20"/>
                                      <w:szCs w:val="24"/>
                                    </w:rPr>
                                    <m:t>Λ</m:t>
                                  </m:r>
                                </m:e>
                                <m:sub>
                                  <m:r>
                                    <w:rPr>
                                      <w:rFonts w:ascii="Cambria Math" w:eastAsia="Times New Roman" w:hAnsi="Cambria Math" w:cstheme="majorBidi"/>
                                      <w:sz w:val="20"/>
                                      <w:szCs w:val="24"/>
                                    </w:rPr>
                                    <m:t>a</m:t>
                                  </m:r>
                                </m:sub>
                              </m:sSub>
                            </m:e>
                          </m:d>
                          <m:r>
                            <w:rPr>
                              <w:rFonts w:ascii="Cambria Math" w:eastAsia="Times New Roman" w:hAnsi="Cambria Math" w:cstheme="majorBidi"/>
                              <w:sz w:val="20"/>
                              <w:szCs w:val="24"/>
                            </w:rPr>
                            <m:t>+</m:t>
                          </m:r>
                        </m:e>
                      </m:func>
                    </m:e>
                  </m:nary>
                </m:e>
              </m:func>
            </m:e>
          </m:func>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w:bookmarkStart w:id="10" w:name="OLE_LINK15"/>
                      <w:bookmarkStart w:id="11" w:name="OLE_LINK16"/>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w:bookmarkEnd w:id="10"/>
                      <w:bookmarkEnd w:id="11"/>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ϕ</m:t>
                          </m:r>
                        </m:e>
                        <m:sub>
                          <m:r>
                            <w:rPr>
                              <w:rFonts w:ascii="Cambria Math" w:eastAsia="Times New Roman" w:hAnsi="Cambria Math" w:cstheme="majorBidi"/>
                              <w:sz w:val="20"/>
                              <w:szCs w:val="24"/>
                            </w:rPr>
                            <m:t>a→b</m:t>
                          </m:r>
                        </m:sub>
                      </m:sSub>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w:bookmarkStart w:id="12" w:name="OLE_LINK17"/>
                                  <w:bookmarkStart w:id="13" w:name="OLE_LINK18"/>
                                  <m:r>
                                    <w:rPr>
                                      <w:rFonts w:ascii="Cambria Math" w:eastAsia="Times New Roman" w:hAnsi="Cambria Math" w:cstheme="majorBidi"/>
                                      <w:sz w:val="20"/>
                                      <w:szCs w:val="24"/>
                                    </w:rPr>
                                    <m:t>a←b</m:t>
                                  </m:r>
                                  <w:bookmarkEnd w:id="12"/>
                                  <w:bookmarkEnd w:id="13"/>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ϕ</m:t>
                                  </m:r>
                                </m:e>
                                <m:sub>
                                  <m:r>
                                    <w:rPr>
                                      <w:rFonts w:ascii="Cambria Math" w:eastAsia="Times New Roman" w:hAnsi="Cambria Math" w:cstheme="majorBidi"/>
                                      <w:sz w:val="20"/>
                                      <w:szCs w:val="24"/>
                                    </w:rPr>
                                    <m:t>a←b</m:t>
                                  </m:r>
                                </m:sub>
                              </m:sSub>
                            </m:e>
                          </m:d>
                          <m:r>
                            <w:rPr>
                              <w:rFonts w:ascii="Cambria Math" w:eastAsia="Times New Roman" w:hAnsi="Cambria Math" w:cstheme="majorBidi"/>
                              <w:sz w:val="20"/>
                              <w:szCs w:val="24"/>
                            </w:rPr>
                            <m:t>+</m:t>
                          </m:r>
                        </m:e>
                      </m:func>
                    </m:e>
                  </m:nary>
                </m:e>
              </m:func>
            </m:e>
          </m:nary>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k</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β</m:t>
                          </m:r>
                        </m:e>
                        <m:sub>
                          <m:r>
                            <w:rPr>
                              <w:rFonts w:ascii="Cambria Math" w:eastAsia="Times New Roman" w:hAnsi="Cambria Math" w:cstheme="majorBidi"/>
                              <w:sz w:val="20"/>
                              <w:szCs w:val="24"/>
                            </w:rPr>
                            <m:t>kk</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b</m:t>
                          </m:r>
                        </m:e>
                        <m:sub>
                          <m:r>
                            <w:rPr>
                              <w:rFonts w:ascii="Cambria Math" w:eastAsia="Times New Roman" w:hAnsi="Cambria Math" w:cstheme="majorBidi"/>
                              <w:sz w:val="20"/>
                              <w:szCs w:val="24"/>
                            </w:rPr>
                            <m:t>k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b</m:t>
                          </m:r>
                        </m:e>
                        <m:sub>
                          <m:r>
                            <w:rPr>
                              <w:rFonts w:ascii="Cambria Math" w:eastAsia="Times New Roman" w:hAnsi="Cambria Math" w:cstheme="majorBidi"/>
                              <w:sz w:val="20"/>
                              <w:szCs w:val="24"/>
                            </w:rPr>
                            <m:t>k1</m:t>
                          </m:r>
                        </m:sub>
                      </m:sSub>
                    </m:e>
                  </m:d>
                </m:e>
              </m:func>
            </m:e>
          </m:nary>
          <m:r>
            <w:rPr>
              <w:rFonts w:ascii="Cambria Math" w:eastAsia="Times New Roman" w:hAnsi="Cambria Math" w:cstheme="majorBidi"/>
              <w:sz w:val="20"/>
              <w:szCs w:val="24"/>
            </w:rPr>
            <m:t xml:space="preserve">                                                                                   (3)</m:t>
          </m:r>
        </m:oMath>
      </m:oMathPara>
    </w:p>
    <w:p w14:paraId="596E4062" w14:textId="44BFF9F8" w:rsidR="00FD282D" w:rsidRPr="002B1C10" w:rsidRDefault="00FD282D" w:rsidP="00B90961">
      <w:pPr>
        <w:jc w:val="both"/>
      </w:pPr>
      <w:r w:rsidRPr="002B1C10">
        <w:t>Maximizing the ELBO according to each variational parameter in the mini-batch sampling we get the</w:t>
      </w:r>
      <w:r w:rsidR="00127220">
        <w:t xml:space="preserve"> final updates for parameters by either closed form, or numerical solutions</w:t>
      </w:r>
      <w:r w:rsidR="003A33D1">
        <w:t xml:space="preserve"> that are modified according to a decaying learning rate </w:t>
      </w:r>
      <w:r w:rsidR="003A33D1">
        <w:fldChar w:fldCharType="begin"/>
      </w:r>
      <w:r w:rsidR="003A33D1">
        <w:instrText xml:space="preserve"> ADDIN ZOTERO_ITEM CSL_CITATION {"citationID":"a24fc4587fl","properties":{"formattedCitation":"(Hoffman et al., 2013; Robbins &amp; Monro, 1951)","plainCitation":"(Hoffman et al., 2013; Robbins &amp; Monro, 1951)"},"citationItems":[{"id":49,"uris":["http://zotero.org/users/local/rgDynEYk/items/H7VRQA2I"],"uri":["http://zotero.org/users/local/rgDynEYk/items/H7VRQA2I"],"itemData":{"id":49,"type":"article-journal","title":"Stochastic variational inference","container-title":"The Journal of Machine Learning Research","page":"1303–1347","volume":"14","issue":"1","author":[{"family":"Hoffman","given":"Matthew D"},{"family":"Blei","given":"David M"},{"family":"Wang","given":"Chong"},{"family":"Paisley","given":"John"}],"issued":{"date-parts":[["2013"]]}}},{"id":82,"uris":["http://zotero.org/users/local/rgDynEYk/items/FQUCMCES"],"uri":["http://zotero.org/users/local/rgDynEYk/items/FQUCMCES"],"itemData":{"id":82,"type":"article-journal","title":"A stochastic approximation method","container-title":"The annals of mathematical statistics","page":"400–407","author":[{"family":"Robbins","given":"Herbert"},{"family":"Monro","given":"Sutton"}],"issued":{"date-parts":[["1951"]]}}}],"schema":"https://github.com/citation-style-language/schema/raw/master/csl-citation.json"} </w:instrText>
      </w:r>
      <w:r w:rsidR="003A33D1">
        <w:fldChar w:fldCharType="separate"/>
      </w:r>
      <w:r w:rsidR="003A33D1" w:rsidRPr="003A33D1">
        <w:rPr>
          <w:rFonts w:cs="Times New Roman"/>
        </w:rPr>
        <w:t>(Hoffman et al., 2013)</w:t>
      </w:r>
      <w:r w:rsidR="003A33D1">
        <w:fldChar w:fldCharType="end"/>
      </w:r>
      <w:r w:rsidR="003A33D1">
        <w:t>.</w:t>
      </w:r>
    </w:p>
    <w:p w14:paraId="673DAE9E" w14:textId="4C61BEB5" w:rsidR="00FB3F5C" w:rsidRDefault="00FB3F5C" w:rsidP="00F0185D">
      <w:pPr>
        <w:pStyle w:val="Heading1"/>
        <w:rPr>
          <w:rFonts w:eastAsia="Times New Roman"/>
        </w:rPr>
      </w:pPr>
      <w:r>
        <w:rPr>
          <w:rFonts w:eastAsia="Times New Roman"/>
        </w:rPr>
        <w:t>Data</w:t>
      </w:r>
      <w:r w:rsidR="00B25D69">
        <w:rPr>
          <w:rFonts w:eastAsia="Times New Roman"/>
        </w:rPr>
        <w:t xml:space="preserve"> Analysis</w:t>
      </w:r>
    </w:p>
    <w:p w14:paraId="16AAA54C" w14:textId="77777777" w:rsidR="00B25D69" w:rsidRDefault="00B462C2" w:rsidP="00B25D69">
      <w:pPr>
        <w:jc w:val="both"/>
        <w:rPr>
          <w:rFonts w:asciiTheme="majorBidi" w:eastAsia="Times New Roman" w:hAnsiTheme="majorBidi" w:cstheme="majorBidi"/>
          <w:szCs w:val="24"/>
        </w:rPr>
      </w:pPr>
      <w:r w:rsidRPr="00766EC4">
        <w:rPr>
          <w:rFonts w:asciiTheme="majorBidi" w:eastAsia="Times New Roman" w:hAnsiTheme="majorBidi" w:cstheme="majorBidi"/>
          <w:szCs w:val="24"/>
        </w:rPr>
        <w:t>To evaluate our model we apply the model inference to two synthetic network</w:t>
      </w:r>
      <w:r>
        <w:rPr>
          <w:rFonts w:asciiTheme="majorBidi" w:eastAsia="Times New Roman" w:hAnsiTheme="majorBidi" w:cstheme="majorBidi"/>
          <w:szCs w:val="24"/>
        </w:rPr>
        <w:t>s</w:t>
      </w:r>
      <w:r w:rsidR="00742717">
        <w:rPr>
          <w:rFonts w:asciiTheme="majorBidi" w:eastAsia="Times New Roman" w:hAnsiTheme="majorBidi" w:cstheme="majorBidi"/>
          <w:szCs w:val="24"/>
        </w:rPr>
        <w:t>, where we can</w:t>
      </w:r>
      <w:r w:rsidRPr="00766EC4">
        <w:rPr>
          <w:rFonts w:asciiTheme="majorBidi" w:eastAsia="Times New Roman" w:hAnsiTheme="majorBidi" w:cstheme="majorBidi"/>
          <w:szCs w:val="24"/>
        </w:rPr>
        <w:t xml:space="preserve"> compare the results</w:t>
      </w:r>
      <w:r w:rsidR="00742717">
        <w:rPr>
          <w:rFonts w:asciiTheme="majorBidi" w:eastAsia="Times New Roman" w:hAnsiTheme="majorBidi" w:cstheme="majorBidi"/>
          <w:szCs w:val="24"/>
        </w:rPr>
        <w:t xml:space="preserve"> with </w:t>
      </w:r>
      <w:r w:rsidR="00742717" w:rsidRPr="00766EC4">
        <w:rPr>
          <w:rFonts w:asciiTheme="majorBidi" w:eastAsia="Times New Roman" w:hAnsiTheme="majorBidi" w:cstheme="majorBidi"/>
          <w:szCs w:val="24"/>
        </w:rPr>
        <w:t>ground truth communities</w:t>
      </w:r>
      <w:r w:rsidRPr="00766EC4">
        <w:rPr>
          <w:rFonts w:asciiTheme="majorBidi" w:eastAsia="Times New Roman" w:hAnsiTheme="majorBidi" w:cstheme="majorBidi"/>
          <w:szCs w:val="24"/>
        </w:rPr>
        <w:t>. The first network consists of 150 nodes</w:t>
      </w:r>
      <w:r w:rsidR="004B3179">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7 communities, and 2780 links, and the </w:t>
      </w:r>
      <w:r w:rsidR="00742717">
        <w:rPr>
          <w:rFonts w:asciiTheme="majorBidi" w:eastAsia="Times New Roman" w:hAnsiTheme="majorBidi" w:cstheme="majorBidi"/>
          <w:szCs w:val="24"/>
        </w:rPr>
        <w:t>other</w:t>
      </w:r>
      <w:r w:rsidRPr="00766EC4">
        <w:rPr>
          <w:rFonts w:asciiTheme="majorBidi" w:eastAsia="Times New Roman" w:hAnsiTheme="majorBidi" w:cstheme="majorBidi"/>
          <w:szCs w:val="24"/>
        </w:rPr>
        <w:t xml:space="preserve"> </w:t>
      </w:r>
      <w:r w:rsidR="00742717">
        <w:rPr>
          <w:rFonts w:asciiTheme="majorBidi" w:eastAsia="Times New Roman" w:hAnsiTheme="majorBidi" w:cstheme="majorBidi"/>
          <w:szCs w:val="24"/>
        </w:rPr>
        <w:t>has</w:t>
      </w:r>
      <w:r w:rsidRPr="00766EC4">
        <w:rPr>
          <w:rFonts w:asciiTheme="majorBidi" w:eastAsia="Times New Roman" w:hAnsiTheme="majorBidi" w:cstheme="majorBidi"/>
          <w:szCs w:val="24"/>
        </w:rPr>
        <w:t xml:space="preserve"> 1000 nodes, 25 communities, and 36744 links.</w:t>
      </w:r>
      <w:r>
        <w:rPr>
          <w:rFonts w:asciiTheme="majorBidi" w:eastAsia="Times New Roman" w:hAnsiTheme="majorBidi" w:cstheme="majorBidi"/>
          <w:szCs w:val="24"/>
        </w:rPr>
        <w:t xml:space="preserve"> </w:t>
      </w:r>
    </w:p>
    <w:p w14:paraId="3564D3AE" w14:textId="2B9400E5" w:rsidR="00DD2E40" w:rsidRPr="00B25D69" w:rsidRDefault="00AD67B3" w:rsidP="00B25D69">
      <w:pPr>
        <w:jc w:val="both"/>
        <w:rPr>
          <w:rFonts w:asciiTheme="majorBidi" w:eastAsia="Times New Roman" w:hAnsiTheme="majorBidi" w:cstheme="majorBidi"/>
          <w:szCs w:val="24"/>
        </w:rPr>
      </w:pPr>
      <w:r>
        <w:t>Figures 2.</w:t>
      </w:r>
      <w:r w:rsidR="001A4DC3">
        <w:t xml:space="preserve"> show</w:t>
      </w:r>
      <w:r>
        <w:t>s</w:t>
      </w:r>
      <w:r w:rsidR="00B634E1" w:rsidRPr="002B1C10">
        <w:t xml:space="preserve"> the community membership strengths against the true strengths for the synthetic network</w:t>
      </w:r>
      <w:r w:rsidR="004B3179">
        <w:t>s</w:t>
      </w:r>
      <w:r w:rsidR="00742717">
        <w:t>, where</w:t>
      </w:r>
      <w:r w:rsidR="00B634E1" w:rsidRPr="002B1C10">
        <w:t xml:space="preserve"> the estimated mem</w:t>
      </w:r>
      <w:r w:rsidR="00127220">
        <w:t>berships collide</w:t>
      </w:r>
      <w:r w:rsidR="00832B91">
        <w:t xml:space="preserve"> very closely</w:t>
      </w:r>
      <w:r w:rsidR="00127220">
        <w:t xml:space="preserve"> with the </w:t>
      </w:r>
      <w:r w:rsidR="004B3179">
        <w:t>ground truth membership vectors</w:t>
      </w:r>
      <w:r w:rsidR="00127220">
        <w:t xml:space="preserve">. </w:t>
      </w:r>
    </w:p>
    <w:p w14:paraId="512EC457" w14:textId="6D39E99C" w:rsidR="008D4D3A" w:rsidRDefault="008D4D3A" w:rsidP="00EC7789">
      <w:pPr>
        <w:spacing w:line="120" w:lineRule="auto"/>
        <w:jc w:val="both"/>
      </w:pPr>
    </w:p>
    <w:p w14:paraId="74FC187A" w14:textId="45C2C961" w:rsidR="001A06B5" w:rsidRPr="008D4D3A" w:rsidRDefault="008D4D3A" w:rsidP="008D4D3A">
      <w:pPr>
        <w:jc w:val="center"/>
        <w:rPr>
          <w:rFonts w:asciiTheme="majorBidi" w:eastAsia="Times New Roman" w:hAnsiTheme="majorBidi" w:cstheme="majorBidi"/>
          <w:szCs w:val="24"/>
        </w:rPr>
      </w:pPr>
      <w:r>
        <w:rPr>
          <w:noProof/>
        </w:rPr>
        <mc:AlternateContent>
          <mc:Choice Requires="wpc">
            <w:drawing>
              <wp:inline distT="0" distB="0" distL="0" distR="0" wp14:anchorId="6531D195" wp14:editId="627D16B9">
                <wp:extent cx="5791962" cy="1363345"/>
                <wp:effectExtent l="0" t="0" r="0" b="8255"/>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 name="Shape 2"/>
                          <pic:cNvPicPr/>
                        </pic:nvPicPr>
                        <pic:blipFill>
                          <a:blip r:embed="rId16" cstate="print">
                            <a:extLst>
                              <a:ext uri="{28A0092B-C50C-407E-A947-70E740481C1C}">
                                <a14:useLocalDpi xmlns:a14="http://schemas.microsoft.com/office/drawing/2010/main" val="0"/>
                              </a:ext>
                            </a:extLst>
                          </a:blip>
                          <a:stretch>
                            <a:fillRect/>
                          </a:stretch>
                        </pic:blipFill>
                        <pic:spPr>
                          <a:xfrm>
                            <a:off x="0" y="36057"/>
                            <a:ext cx="1316102" cy="1062154"/>
                          </a:xfrm>
                          <a:prstGeom prst="rect">
                            <a:avLst/>
                          </a:prstGeom>
                          <a:noFill/>
                          <a:ln>
                            <a:noFill/>
                          </a:ln>
                        </pic:spPr>
                      </pic:pic>
                      <pic:pic xmlns:pic="http://schemas.openxmlformats.org/drawingml/2006/picture">
                        <pic:nvPicPr>
                          <pic:cNvPr id="19" name="Shape 3"/>
                          <pic:cNvPicPr/>
                        </pic:nvPicPr>
                        <pic:blipFill>
                          <a:blip r:embed="rId17" cstate="print">
                            <a:extLst>
                              <a:ext uri="{28A0092B-C50C-407E-A947-70E740481C1C}">
                                <a14:useLocalDpi xmlns:a14="http://schemas.microsoft.com/office/drawing/2010/main" val="0"/>
                              </a:ext>
                            </a:extLst>
                          </a:blip>
                          <a:stretch>
                            <a:fillRect/>
                          </a:stretch>
                        </pic:blipFill>
                        <pic:spPr>
                          <a:xfrm>
                            <a:off x="1385106" y="41555"/>
                            <a:ext cx="1321095" cy="1072725"/>
                          </a:xfrm>
                          <a:prstGeom prst="rect">
                            <a:avLst/>
                          </a:prstGeom>
                          <a:noFill/>
                          <a:ln>
                            <a:noFill/>
                          </a:ln>
                        </pic:spPr>
                      </pic:pic>
                      <pic:pic xmlns:pic="http://schemas.openxmlformats.org/drawingml/2006/picture">
                        <pic:nvPicPr>
                          <pic:cNvPr id="20" name="Shape 2"/>
                          <pic:cNvPicPr/>
                        </pic:nvPicPr>
                        <pic:blipFill>
                          <a:blip r:embed="rId18" cstate="print">
                            <a:extLst>
                              <a:ext uri="{28A0092B-C50C-407E-A947-70E740481C1C}">
                                <a14:useLocalDpi xmlns:a14="http://schemas.microsoft.com/office/drawing/2010/main" val="0"/>
                              </a:ext>
                            </a:extLst>
                          </a:blip>
                          <a:stretch>
                            <a:fillRect/>
                          </a:stretch>
                        </pic:blipFill>
                        <pic:spPr>
                          <a:xfrm>
                            <a:off x="2949337" y="36637"/>
                            <a:ext cx="1360818" cy="1077595"/>
                          </a:xfrm>
                          <a:prstGeom prst="rect">
                            <a:avLst/>
                          </a:prstGeom>
                          <a:noFill/>
                          <a:ln>
                            <a:noFill/>
                          </a:ln>
                        </pic:spPr>
                      </pic:pic>
                      <pic:pic xmlns:pic="http://schemas.openxmlformats.org/drawingml/2006/picture">
                        <pic:nvPicPr>
                          <pic:cNvPr id="21" name="Shape 3"/>
                          <pic:cNvPicPr/>
                        </pic:nvPicPr>
                        <pic:blipFill>
                          <a:blip r:embed="rId19" cstate="print">
                            <a:extLst>
                              <a:ext uri="{28A0092B-C50C-407E-A947-70E740481C1C}">
                                <a14:useLocalDpi xmlns:a14="http://schemas.microsoft.com/office/drawing/2010/main" val="0"/>
                              </a:ext>
                            </a:extLst>
                          </a:blip>
                          <a:stretch>
                            <a:fillRect/>
                          </a:stretch>
                        </pic:blipFill>
                        <pic:spPr>
                          <a:xfrm>
                            <a:off x="4365863" y="36007"/>
                            <a:ext cx="1390099" cy="1078230"/>
                          </a:xfrm>
                          <a:prstGeom prst="rect">
                            <a:avLst/>
                          </a:prstGeom>
                          <a:noFill/>
                          <a:ln>
                            <a:noFill/>
                          </a:ln>
                        </pic:spPr>
                      </pic:pic>
                      <wps:wsp>
                        <wps:cNvPr id="7" name="Text Box 7"/>
                        <wps:cNvSpPr txBox="1"/>
                        <wps:spPr>
                          <a:xfrm>
                            <a:off x="459844" y="1099826"/>
                            <a:ext cx="348846" cy="237414"/>
                          </a:xfrm>
                          <a:prstGeom prst="rect">
                            <a:avLst/>
                          </a:prstGeom>
                          <a:solidFill>
                            <a:schemeClr val="lt1"/>
                          </a:solidFill>
                          <a:ln w="6350">
                            <a:noFill/>
                          </a:ln>
                        </wps:spPr>
                        <wps:txbx>
                          <w:txbxContent>
                            <w:p w14:paraId="0957D3A8" w14:textId="0C66E120" w:rsidR="00246A5C" w:rsidRDefault="00246A5C" w:rsidP="00AD67B3">
                              <w:pPr>
                                <w:ind w:firstLine="0"/>
                              </w:pPr>
                              <w:r>
                                <w:rPr>
                                  <w:rFonts w:asciiTheme="majorBidi" w:eastAsia="Times New Roman" w:hAnsiTheme="majorBidi" w:cstheme="majorBidi"/>
                                  <w:sz w:val="22"/>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4" name="Text Box 7"/>
                        <wps:cNvSpPr txBox="1"/>
                        <wps:spPr>
                          <a:xfrm>
                            <a:off x="1855519" y="1113276"/>
                            <a:ext cx="352425" cy="239819"/>
                          </a:xfrm>
                          <a:prstGeom prst="rect">
                            <a:avLst/>
                          </a:prstGeom>
                          <a:solidFill>
                            <a:schemeClr val="lt1"/>
                          </a:solidFill>
                          <a:ln w="6350">
                            <a:noFill/>
                          </a:ln>
                        </wps:spPr>
                        <wps:txbx>
                          <w:txbxContent>
                            <w:p w14:paraId="04A26B14" w14:textId="5E6FF964" w:rsidR="00246A5C" w:rsidRDefault="00246A5C" w:rsidP="00AD67B3">
                              <w:pPr>
                                <w:pStyle w:val="NormalWeb"/>
                                <w:spacing w:before="0" w:beforeAutospacing="0" w:after="0" w:afterAutospacing="0"/>
                              </w:pPr>
                              <w:r>
                                <w:rPr>
                                  <w:rFonts w:eastAsia="Times New Roman"/>
                                  <w:color w:val="000000"/>
                                  <w:sz w:val="22"/>
                                  <w:szCs w:val="22"/>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5" name="Text Box 7"/>
                        <wps:cNvSpPr txBox="1"/>
                        <wps:spPr>
                          <a:xfrm flipH="1">
                            <a:off x="3506862" y="1088575"/>
                            <a:ext cx="344805" cy="264219"/>
                          </a:xfrm>
                          <a:prstGeom prst="rect">
                            <a:avLst/>
                          </a:prstGeom>
                          <a:solidFill>
                            <a:schemeClr val="lt1"/>
                          </a:solidFill>
                          <a:ln w="6350">
                            <a:noFill/>
                          </a:ln>
                        </wps:spPr>
                        <wps:txbx>
                          <w:txbxContent>
                            <w:p w14:paraId="45A23003" w14:textId="2EB98359" w:rsidR="00246A5C" w:rsidRDefault="00246A5C" w:rsidP="00AD67B3">
                              <w:pPr>
                                <w:pStyle w:val="NormalWeb"/>
                                <w:spacing w:before="0" w:beforeAutospacing="0" w:after="0" w:afterAutospacing="0"/>
                              </w:pPr>
                              <w:r>
                                <w:rPr>
                                  <w:rFonts w:eastAsia="Times New Roman"/>
                                  <w:color w:val="000000"/>
                                  <w:sz w:val="22"/>
                                  <w:szCs w:val="22"/>
                                </w:rPr>
                                <w:t>(c)</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3" name="Text Box 7"/>
                        <wps:cNvSpPr txBox="1"/>
                        <wps:spPr>
                          <a:xfrm>
                            <a:off x="4899994" y="1101597"/>
                            <a:ext cx="352425" cy="262069"/>
                          </a:xfrm>
                          <a:prstGeom prst="rect">
                            <a:avLst/>
                          </a:prstGeom>
                          <a:solidFill>
                            <a:schemeClr val="lt1"/>
                          </a:solidFill>
                          <a:ln w="6350">
                            <a:noFill/>
                          </a:ln>
                        </wps:spPr>
                        <wps:txbx>
                          <w:txbxContent>
                            <w:p w14:paraId="22CB0518" w14:textId="6FCFF312" w:rsidR="00246A5C" w:rsidRDefault="00246A5C" w:rsidP="00AD67B3">
                              <w:pPr>
                                <w:pStyle w:val="NormalWeb"/>
                                <w:spacing w:before="0" w:beforeAutospacing="0" w:after="0" w:afterAutospacing="0"/>
                              </w:pPr>
                              <w:r>
                                <w:rPr>
                                  <w:rFonts w:eastAsia="Times New Roman"/>
                                  <w:color w:val="000000"/>
                                  <w:sz w:val="22"/>
                                  <w:szCs w:val="22"/>
                                </w:rPr>
                                <w:t>(d)</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531D195" id="Canvas 1" o:spid="_x0000_s1026" editas="canvas" style="width:456.05pt;height:107.35pt;mso-position-horizontal-relative:char;mso-position-vertical-relative:line" coordsize="57918,13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">
                <v:shape id="_x0000_s1027" type="#_x0000_t75" style="position:absolute;width:57918;height:13633;visibility:visible;mso-wrap-style:square">
                  <v:fill o:detectmouseclick="t"/>
                  <v:path o:connecttype="none"/>
                </v:shape>
                <v:shape id="Shape 2" o:spid="_x0000_s1028" type="#_x0000_t75" style="position:absolute;top:360;width:13161;height:10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o7ffFAAAA2wAAAA8AAABkcnMvZG93bnJldi54bWxEj09rwkAQxe9Cv8MyhV6kbjQgkrqKlIoe&#10;hPqnvQ/ZMQlmZ0N2NbGf3jkUvM3w3rz3m/myd7W6URsqzwbGowQUce5txYWBn9P6fQYqRGSLtWcy&#10;cKcAy8XLYI6Z9R0f6HaMhZIQDhkaKGNsMq1DXpLDMPINsWhn3zqMsraFti12Eu5qPUmSqXZYsTSU&#10;2NBnSfnleHUG1uf79nvvJ6HZ/aWb3256TdOvoTFvr/3qA1SkPj7N/9dbK/gCK7/IAHr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aO33xQAAANsAAAAPAAAAAAAAAAAAAAAA&#10;AJ8CAABkcnMvZG93bnJldi54bWxQSwUGAAAAAAQABAD3AAAAkQMAAAAA&#10;">
                  <v:imagedata r:id="rId20" o:title=""/>
                </v:shape>
                <v:shape id="Shape 3" o:spid="_x0000_s1029" type="#_x0000_t75" style="position:absolute;left:13851;top:415;width:13211;height:107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7Q8KHAAAAA2wAAAA8AAABkcnMvZG93bnJldi54bWxET02LwjAQvQv7H8IseNN09yDaNYq4ygqC&#10;UpU9D83YFptJSVKt/94Igrd5vM+ZzjtTiys5X1lW8DVMQBDnVldcKDgd14MxCB+QNdaWScGdPMxn&#10;H70pptreOKPrIRQihrBPUUEZQpNK6fOSDPqhbYgjd7bOYIjQFVI7vMVwU8vvJBlJgxXHhhIbWpaU&#10;Xw6tUbCjv/9VO6Hf7X2137SOs+q0zpTqf3aLHxCBuvAWv9wbHedP4PlLPEDOH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tDwocAAAADbAAAADwAAAAAAAAAAAAAAAACfAgAA&#10;ZHJzL2Rvd25yZXYueG1sUEsFBgAAAAAEAAQA9wAAAIwDAAAAAA==&#10;">
                  <v:imagedata r:id="rId21" o:title=""/>
                </v:shape>
                <v:shape id="Shape 2" o:spid="_x0000_s1030" type="#_x0000_t75" style="position:absolute;left:29493;top:366;width:13608;height:107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rAbLGAAAA2wAAAA8AAABkcnMvZG93bnJldi54bWxEj8FqwkAQhu9C32GZgre6UYstqasUtbSI&#10;UBo9eByy0yQ0Oxt2V019+s6h4HH45//mm/myd606U4iNZwPjUQaKuPS24crAYf/28AwqJmSLrWcy&#10;8EsRlou7wRxz6y/8ReciVUogHHM0UKfU5VrHsiaHceQ7Ysm+fXCYZAyVtgEvAnetnmTZTDtsWC7U&#10;2NGqpvKnODnR2H1e30+Pejs9VkV42m+uxXq8NmZ437++gErUp9vyf/vDGpiIvfwiANC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usBssYAAADbAAAADwAAAAAAAAAAAAAA&#10;AACfAgAAZHJzL2Rvd25yZXYueG1sUEsFBgAAAAAEAAQA9wAAAJIDAAAAAA==&#10;">
                  <v:imagedata r:id="rId22" o:title=""/>
                </v:shape>
                <v:shape id="Shape 3" o:spid="_x0000_s1031" type="#_x0000_t75" style="position:absolute;left:43658;top:360;width:13901;height:10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VLazBAAAA2wAAAA8AAABkcnMvZG93bnJldi54bWxEj0GLwjAUhO+C/yE8wZumVhCpRhFB8LIH&#10;dfH8aF6bavNSmth2/fWbBWGPw8w3w2z3g61FR62vHCtYzBMQxLnTFZcKvm+n2RqED8gaa8ek4Ic8&#10;7Hfj0RYz7Xq+UHcNpYgl7DNUYEJoMil9bsiin7uGOHqFay2GKNtS6hb7WG5rmSbJSlqsOC4YbOho&#10;KH9eX1ZB2vXrt3mvLvevl0mK4rFMqzsrNZ0Mhw2IQEP4D3/os47cAv6+xB8gd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zVLazBAAAA2wAAAA8AAAAAAAAAAAAAAAAAnwIA&#10;AGRycy9kb3ducmV2LnhtbFBLBQYAAAAABAAEAPcAAACNAwAAAAA=&#10;">
                  <v:imagedata r:id="rId23" o:title=""/>
                </v:shape>
                <v:shapetype id="_x0000_t202" coordsize="21600,21600" o:spt="202" path="m,l,21600r21600,l21600,xe">
                  <v:stroke joinstyle="miter"/>
                  <v:path gradientshapeok="t" o:connecttype="rect"/>
                </v:shapetype>
                <v:shape id="Text Box 7" o:spid="_x0000_s1032" type="#_x0000_t202" style="position:absolute;left:4598;top:10998;width:3488;height:23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qvNMMA&#10;AADaAAAADwAAAGRycy9kb3ducmV2LnhtbESPQWvCQBSE7wX/w/IEb3WjhTZGVxFByEEPjYrXR/aZ&#10;BLNv4+5W4793C4Ueh5n5hlmsetOKOznfWFYwGScgiEurG64UHA/b9xSED8gaW8uk4EkeVsvB2wIz&#10;bR/8TfciVCJC2GeooA6hy6T0ZU0G/dh2xNG7WGcwROkqqR0+Ity0cpokn9Jgw3Ghxo42NZXX4sco&#10;2G9mRZpPn+48+8i3RXqb2F16Umo07NdzEIH68B/+a+dawRf8Xok3QC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qvNMMAAADaAAAADwAAAAAAAAAAAAAAAACYAgAAZHJzL2Rv&#10;d25yZXYueG1sUEsFBgAAAAAEAAQA9QAAAIgDAAAAAA==&#10;" fillcolor="white [3201]" stroked="f" strokeweight=".5pt">
                  <v:textbox>
                    <w:txbxContent>
                      <w:p w14:paraId="0957D3A8" w14:textId="0C66E120" w:rsidR="00246A5C" w:rsidRDefault="00246A5C" w:rsidP="00AD67B3">
                        <w:pPr>
                          <w:ind w:firstLine="0"/>
                        </w:pPr>
                        <w:r>
                          <w:rPr>
                            <w:rFonts w:asciiTheme="majorBidi" w:eastAsia="Times New Roman" w:hAnsiTheme="majorBidi" w:cstheme="majorBidi"/>
                            <w:sz w:val="22"/>
                          </w:rPr>
                          <w:t>(a)</w:t>
                        </w:r>
                      </w:p>
                    </w:txbxContent>
                  </v:textbox>
                </v:shape>
                <v:shape id="Text Box 7" o:spid="_x0000_s1033" type="#_x0000_t202" style="position:absolute;left:18555;top:11132;width:3524;height:23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1FcMQA&#10;AADbAAAADwAAAGRycy9kb3ducmV2LnhtbESPQWvCQBSE7wX/w/IEb3VjLCWmriKCkIMeGpVeH9nX&#10;JDT7Nu6uGv+9Wyj0OMzMN8xyPZhO3Mj51rKC2TQBQVxZ3XKt4HTcvWYgfEDW2FkmBQ/ysF6NXpaY&#10;a3vnT7qVoRYRwj5HBU0IfS6lrxoy6Ke2J47et3UGQ5SultrhPcJNJ9MkeZcGW44LDfa0baj6Ka9G&#10;wWG7KLMifbivxbzYldllZvfZWanJeNh8gAg0hP/wX7vQCtI3+P0Sf4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NRXDEAAAA2wAAAA8AAAAAAAAAAAAAAAAAmAIAAGRycy9k&#10;b3ducmV2LnhtbFBLBQYAAAAABAAEAPUAAACJAwAAAAA=&#10;" fillcolor="white [3201]" stroked="f" strokeweight=".5pt">
                  <v:textbox>
                    <w:txbxContent>
                      <w:p w14:paraId="04A26B14" w14:textId="5E6FF964" w:rsidR="00246A5C" w:rsidRDefault="00246A5C" w:rsidP="00AD67B3">
                        <w:pPr>
                          <w:pStyle w:val="NormalWeb"/>
                          <w:spacing w:before="0" w:beforeAutospacing="0" w:after="0" w:afterAutospacing="0"/>
                        </w:pPr>
                        <w:r>
                          <w:rPr>
                            <w:rFonts w:eastAsia="Times New Roman"/>
                            <w:color w:val="000000"/>
                            <w:sz w:val="22"/>
                            <w:szCs w:val="22"/>
                          </w:rPr>
                          <w:t>(b)</w:t>
                        </w:r>
                      </w:p>
                    </w:txbxContent>
                  </v:textbox>
                </v:shape>
                <v:shape id="Text Box 7" o:spid="_x0000_s1034" type="#_x0000_t202" style="position:absolute;left:35068;top:10885;width:3448;height:2642;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ZNGsUA&#10;AADbAAAADwAAAGRycy9kb3ducmV2LnhtbESPQWvCQBSE7wX/w/IEL0U3SiuSuooI2p4KRj309si+&#10;Jml234bsmsR/3y0UPA4z8w2z3g7WiI5aXzlWMJ8lIIhzpysuFFzOh+kKhA/IGo1jUnAnD9vN6GmN&#10;qXY9n6jLQiEihH2KCsoQmlRKn5dk0c9cQxy9b9daDFG2hdQt9hFujVwkyVJarDgulNjQvqS8zm5W&#10;QWfq4ogv1/p++jq89+Yz655/KqUm42H3BiLQEB7h//aHVrB4hb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Nk0axQAAANsAAAAPAAAAAAAAAAAAAAAAAJgCAABkcnMv&#10;ZG93bnJldi54bWxQSwUGAAAAAAQABAD1AAAAigMAAAAA&#10;" fillcolor="white [3201]" stroked="f" strokeweight=".5pt">
                  <v:textbox>
                    <w:txbxContent>
                      <w:p w14:paraId="45A23003" w14:textId="2EB98359" w:rsidR="00246A5C" w:rsidRDefault="00246A5C" w:rsidP="00AD67B3">
                        <w:pPr>
                          <w:pStyle w:val="NormalWeb"/>
                          <w:spacing w:before="0" w:beforeAutospacing="0" w:after="0" w:afterAutospacing="0"/>
                        </w:pPr>
                        <w:r>
                          <w:rPr>
                            <w:rFonts w:eastAsia="Times New Roman"/>
                            <w:color w:val="000000"/>
                            <w:sz w:val="22"/>
                            <w:szCs w:val="22"/>
                          </w:rPr>
                          <w:t>(c)</w:t>
                        </w:r>
                      </w:p>
                    </w:txbxContent>
                  </v:textbox>
                </v:shape>
                <v:shape id="Text Box 7" o:spid="_x0000_s1035" type="#_x0000_t202" style="position:absolute;left:48999;top:11015;width:3525;height:26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1L2cMA&#10;AADbAAAADwAAAGRycy9kb3ducmV2LnhtbESPQWvCQBSE74X+h+UVeqsbDUiMriKCkEN7MCpeH9ln&#10;Esy+jburxn/fLRQ8DjPzDbNYDaYTd3K+taxgPEpAEFdWt1wrOOy3XxkIH5A1dpZJwZM8rJbvbwvM&#10;tX3wju5lqEWEsM9RQRNCn0vpq4YM+pHtiaN3ts5giNLVUjt8RLjp5CRJptJgy3GhwZ42DVWX8mYU&#10;/GxmZVZMnu40S4ttmV3H9js7KvX5MaznIAIN4RX+bxdaQZrC35f4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1L2cMAAADbAAAADwAAAAAAAAAAAAAAAACYAgAAZHJzL2Rv&#10;d25yZXYueG1sUEsFBgAAAAAEAAQA9QAAAIgDAAAAAA==&#10;" fillcolor="white [3201]" stroked="f" strokeweight=".5pt">
                  <v:textbox>
                    <w:txbxContent>
                      <w:p w14:paraId="22CB0518" w14:textId="6FCFF312" w:rsidR="00246A5C" w:rsidRDefault="00246A5C" w:rsidP="00AD67B3">
                        <w:pPr>
                          <w:pStyle w:val="NormalWeb"/>
                          <w:spacing w:before="0" w:beforeAutospacing="0" w:after="0" w:afterAutospacing="0"/>
                        </w:pPr>
                        <w:r>
                          <w:rPr>
                            <w:rFonts w:eastAsia="Times New Roman"/>
                            <w:color w:val="000000"/>
                            <w:sz w:val="22"/>
                            <w:szCs w:val="22"/>
                          </w:rPr>
                          <w:t>(d)</w:t>
                        </w:r>
                      </w:p>
                    </w:txbxContent>
                  </v:textbox>
                </v:shape>
                <w10:anchorlock/>
              </v:group>
            </w:pict>
          </mc:Fallback>
        </mc:AlternateContent>
      </w:r>
    </w:p>
    <w:p w14:paraId="36763890" w14:textId="2DA5E537" w:rsidR="002F1751" w:rsidRDefault="001453C6" w:rsidP="00F0185D">
      <w:pPr>
        <w:textDirection w:val="btLr"/>
        <w:rPr>
          <w:sz w:val="22"/>
          <w:szCs w:val="20"/>
        </w:rPr>
      </w:pPr>
      <w:r w:rsidRPr="001A06B5">
        <w:rPr>
          <w:rFonts w:asciiTheme="majorBidi" w:hAnsiTheme="majorBidi" w:cstheme="majorBidi"/>
          <w:sz w:val="22"/>
        </w:rPr>
        <w:t xml:space="preserve">Figure </w:t>
      </w:r>
      <w:r w:rsidRPr="001A06B5">
        <w:rPr>
          <w:rFonts w:asciiTheme="majorBidi" w:hAnsiTheme="majorBidi" w:cstheme="majorBidi"/>
          <w:sz w:val="22"/>
        </w:rPr>
        <w:fldChar w:fldCharType="begin"/>
      </w:r>
      <w:r w:rsidRPr="001A06B5">
        <w:rPr>
          <w:rFonts w:asciiTheme="majorBidi" w:hAnsiTheme="majorBidi" w:cstheme="majorBidi"/>
          <w:sz w:val="22"/>
        </w:rPr>
        <w:instrText xml:space="preserve"> SEQ Figure \* ARABIC </w:instrText>
      </w:r>
      <w:r w:rsidRPr="001A06B5">
        <w:rPr>
          <w:rFonts w:asciiTheme="majorBidi" w:hAnsiTheme="majorBidi" w:cstheme="majorBidi"/>
          <w:sz w:val="22"/>
        </w:rPr>
        <w:fldChar w:fldCharType="separate"/>
      </w:r>
      <w:r w:rsidR="00545F77">
        <w:rPr>
          <w:rFonts w:asciiTheme="majorBidi" w:hAnsiTheme="majorBidi" w:cstheme="majorBidi"/>
          <w:noProof/>
          <w:sz w:val="22"/>
        </w:rPr>
        <w:t>2</w:t>
      </w:r>
      <w:r w:rsidRPr="001A06B5">
        <w:rPr>
          <w:rFonts w:asciiTheme="majorBidi" w:hAnsiTheme="majorBidi" w:cstheme="majorBidi"/>
          <w:sz w:val="22"/>
        </w:rPr>
        <w:fldChar w:fldCharType="end"/>
      </w:r>
      <w:r w:rsidR="001A06B5" w:rsidRPr="001A06B5">
        <w:rPr>
          <w:rFonts w:asciiTheme="majorBidi" w:hAnsiTheme="majorBidi" w:cstheme="majorBidi"/>
          <w:sz w:val="22"/>
        </w:rPr>
        <w:t>.</w:t>
      </w:r>
      <w:r w:rsidRPr="001A06B5">
        <w:rPr>
          <w:rFonts w:asciiTheme="majorBidi" w:eastAsia="Times New Roman" w:hAnsiTheme="majorBidi" w:cstheme="majorBidi"/>
          <w:sz w:val="22"/>
        </w:rPr>
        <w:t xml:space="preserve"> </w:t>
      </w:r>
      <w:bookmarkStart w:id="14" w:name="OLE_LINK28"/>
      <w:r w:rsidR="00AD67B3">
        <w:rPr>
          <w:rFonts w:asciiTheme="majorBidi" w:eastAsia="Times New Roman" w:hAnsiTheme="majorBidi" w:cstheme="majorBidi"/>
          <w:sz w:val="22"/>
        </w:rPr>
        <w:t>True (a</w:t>
      </w:r>
      <w:r w:rsidR="00DD2E40">
        <w:rPr>
          <w:rFonts w:asciiTheme="majorBidi" w:eastAsia="Times New Roman" w:hAnsiTheme="majorBidi" w:cstheme="majorBidi"/>
          <w:sz w:val="22"/>
        </w:rPr>
        <w:t>,</w:t>
      </w:r>
      <w:r w:rsidR="00D75956">
        <w:rPr>
          <w:rFonts w:asciiTheme="majorBidi" w:eastAsia="Times New Roman" w:hAnsiTheme="majorBidi" w:cstheme="majorBidi"/>
          <w:sz w:val="22"/>
        </w:rPr>
        <w:t xml:space="preserve"> </w:t>
      </w:r>
      <w:r w:rsidR="00AD67B3">
        <w:rPr>
          <w:rFonts w:asciiTheme="majorBidi" w:eastAsia="Times New Roman" w:hAnsiTheme="majorBidi" w:cstheme="majorBidi"/>
          <w:sz w:val="22"/>
        </w:rPr>
        <w:t>c</w:t>
      </w:r>
      <w:r w:rsidRPr="001A06B5">
        <w:rPr>
          <w:rFonts w:asciiTheme="majorBidi" w:eastAsia="Times New Roman" w:hAnsiTheme="majorBidi" w:cstheme="majorBidi"/>
          <w:sz w:val="22"/>
        </w:rPr>
        <w:t>) versus estimated</w:t>
      </w:r>
      <w:r w:rsidR="001A4DC3">
        <w:rPr>
          <w:rFonts w:asciiTheme="majorBidi" w:eastAsia="Times New Roman" w:hAnsiTheme="majorBidi" w:cstheme="majorBidi"/>
          <w:sz w:val="22"/>
        </w:rPr>
        <w:t xml:space="preserve"> </w:t>
      </w:r>
      <w:r w:rsidRPr="001A06B5">
        <w:rPr>
          <w:rFonts w:asciiTheme="majorBidi" w:eastAsia="Times New Roman" w:hAnsiTheme="majorBidi" w:cstheme="majorBidi"/>
          <w:sz w:val="22"/>
        </w:rPr>
        <w:t>(</w:t>
      </w:r>
      <w:r w:rsidR="00AD67B3">
        <w:rPr>
          <w:rFonts w:asciiTheme="majorBidi" w:eastAsia="Times New Roman" w:hAnsiTheme="majorBidi" w:cstheme="majorBidi"/>
          <w:sz w:val="22"/>
        </w:rPr>
        <w:t>b</w:t>
      </w:r>
      <w:r w:rsidR="00DD2E40">
        <w:rPr>
          <w:rFonts w:asciiTheme="majorBidi" w:eastAsia="Times New Roman" w:hAnsiTheme="majorBidi" w:cstheme="majorBidi"/>
          <w:sz w:val="22"/>
        </w:rPr>
        <w:t>,</w:t>
      </w:r>
      <w:r w:rsidR="00D75956">
        <w:rPr>
          <w:rFonts w:asciiTheme="majorBidi" w:eastAsia="Times New Roman" w:hAnsiTheme="majorBidi" w:cstheme="majorBidi"/>
          <w:sz w:val="22"/>
        </w:rPr>
        <w:t xml:space="preserve"> </w:t>
      </w:r>
      <w:r w:rsidR="00AD67B3">
        <w:rPr>
          <w:rFonts w:asciiTheme="majorBidi" w:eastAsia="Times New Roman" w:hAnsiTheme="majorBidi" w:cstheme="majorBidi"/>
          <w:sz w:val="22"/>
        </w:rPr>
        <w:t>d</w:t>
      </w:r>
      <w:r w:rsidRPr="001A06B5">
        <w:rPr>
          <w:rFonts w:asciiTheme="majorBidi" w:eastAsia="Times New Roman" w:hAnsiTheme="majorBidi" w:cstheme="majorBidi"/>
          <w:sz w:val="22"/>
        </w:rPr>
        <w:t xml:space="preserve">) community membership strengths for </w:t>
      </w:r>
      <w:r w:rsidR="00F0185D">
        <w:rPr>
          <w:rFonts w:asciiTheme="majorBidi" w:eastAsia="Times New Roman" w:hAnsiTheme="majorBidi" w:cstheme="majorBidi"/>
          <w:sz w:val="22"/>
        </w:rPr>
        <w:t xml:space="preserve">two </w:t>
      </w:r>
      <w:r w:rsidRPr="001A06B5">
        <w:rPr>
          <w:rFonts w:asciiTheme="majorBidi" w:eastAsia="Times New Roman" w:hAnsiTheme="majorBidi" w:cstheme="majorBidi"/>
          <w:sz w:val="22"/>
        </w:rPr>
        <w:t>network</w:t>
      </w:r>
      <w:r w:rsidR="00F0185D">
        <w:rPr>
          <w:rFonts w:asciiTheme="majorBidi" w:eastAsia="Times New Roman" w:hAnsiTheme="majorBidi" w:cstheme="majorBidi"/>
          <w:sz w:val="22"/>
        </w:rPr>
        <w:t>s</w:t>
      </w:r>
      <w:r w:rsidRPr="001A06B5">
        <w:rPr>
          <w:rFonts w:asciiTheme="majorBidi" w:eastAsia="Times New Roman" w:hAnsiTheme="majorBidi" w:cstheme="majorBidi"/>
          <w:sz w:val="22"/>
        </w:rPr>
        <w:t xml:space="preserve"> with 150 node and 7 communities</w:t>
      </w:r>
      <w:r w:rsidR="00AD67B3">
        <w:rPr>
          <w:rFonts w:asciiTheme="majorBidi" w:eastAsia="Times New Roman" w:hAnsiTheme="majorBidi" w:cstheme="majorBidi"/>
          <w:sz w:val="22"/>
        </w:rPr>
        <w:t xml:space="preserve"> (</w:t>
      </w:r>
      <w:r w:rsidR="00DD2E40">
        <w:rPr>
          <w:rFonts w:asciiTheme="majorBidi" w:eastAsia="Times New Roman" w:hAnsiTheme="majorBidi" w:cstheme="majorBidi"/>
          <w:sz w:val="22"/>
        </w:rPr>
        <w:t>a,</w:t>
      </w:r>
      <w:r w:rsidR="00D75956">
        <w:rPr>
          <w:rFonts w:asciiTheme="majorBidi" w:eastAsia="Times New Roman" w:hAnsiTheme="majorBidi" w:cstheme="majorBidi"/>
          <w:sz w:val="22"/>
        </w:rPr>
        <w:t xml:space="preserve"> </w:t>
      </w:r>
      <w:r w:rsidR="00DD2E40">
        <w:rPr>
          <w:rFonts w:asciiTheme="majorBidi" w:eastAsia="Times New Roman" w:hAnsiTheme="majorBidi" w:cstheme="majorBidi"/>
          <w:sz w:val="22"/>
        </w:rPr>
        <w:t>b</w:t>
      </w:r>
      <w:r w:rsidR="00AD67B3">
        <w:rPr>
          <w:rFonts w:asciiTheme="majorBidi" w:eastAsia="Times New Roman" w:hAnsiTheme="majorBidi" w:cstheme="majorBidi"/>
          <w:sz w:val="22"/>
        </w:rPr>
        <w:t>)</w:t>
      </w:r>
      <w:r w:rsidR="006C53E9">
        <w:rPr>
          <w:rFonts w:asciiTheme="majorBidi" w:eastAsia="Times New Roman" w:hAnsiTheme="majorBidi" w:cstheme="majorBidi"/>
          <w:sz w:val="22"/>
        </w:rPr>
        <w:t>,</w:t>
      </w:r>
      <w:r w:rsidR="00AD67B3">
        <w:rPr>
          <w:rFonts w:asciiTheme="majorBidi" w:eastAsia="Times New Roman" w:hAnsiTheme="majorBidi" w:cstheme="majorBidi"/>
          <w:sz w:val="22"/>
        </w:rPr>
        <w:t xml:space="preserve"> and </w:t>
      </w:r>
      <w:r w:rsidR="00AD67B3">
        <w:rPr>
          <w:sz w:val="22"/>
          <w:szCs w:val="20"/>
        </w:rPr>
        <w:t>1000 node and 25 communities (</w:t>
      </w:r>
      <w:r w:rsidR="00DD2E40">
        <w:rPr>
          <w:sz w:val="22"/>
          <w:szCs w:val="20"/>
        </w:rPr>
        <w:t>c,</w:t>
      </w:r>
      <w:r w:rsidR="00D75956">
        <w:rPr>
          <w:sz w:val="22"/>
          <w:szCs w:val="20"/>
        </w:rPr>
        <w:t xml:space="preserve"> </w:t>
      </w:r>
      <w:r w:rsidR="00DD2E40">
        <w:rPr>
          <w:sz w:val="22"/>
          <w:szCs w:val="20"/>
        </w:rPr>
        <w:t>d</w:t>
      </w:r>
      <w:r w:rsidR="00AD67B3">
        <w:rPr>
          <w:sz w:val="22"/>
          <w:szCs w:val="20"/>
        </w:rPr>
        <w:t>)</w:t>
      </w:r>
      <w:r w:rsidRPr="001A06B5">
        <w:rPr>
          <w:rFonts w:asciiTheme="majorBidi" w:eastAsia="Times New Roman" w:hAnsiTheme="majorBidi" w:cstheme="majorBidi"/>
          <w:sz w:val="22"/>
        </w:rPr>
        <w:t>.</w:t>
      </w:r>
      <w:bookmarkStart w:id="15" w:name="OLE_LINK29"/>
      <w:bookmarkEnd w:id="14"/>
      <w:r w:rsidR="00237A74" w:rsidRPr="001A06B5">
        <w:rPr>
          <w:rFonts w:asciiTheme="majorBidi" w:eastAsia="Times New Roman" w:hAnsiTheme="majorBidi" w:cstheme="majorBidi"/>
          <w:sz w:val="22"/>
        </w:rPr>
        <w:t xml:space="preserve"> </w:t>
      </w:r>
      <w:r w:rsidR="00F0185D">
        <w:rPr>
          <w:rFonts w:asciiTheme="majorBidi" w:eastAsia="Times New Roman" w:hAnsiTheme="majorBidi" w:cstheme="majorBidi"/>
          <w:sz w:val="22"/>
        </w:rPr>
        <w:t>N</w:t>
      </w:r>
      <w:r w:rsidR="00D75956">
        <w:rPr>
          <w:rFonts w:asciiTheme="majorBidi" w:eastAsia="Times New Roman" w:hAnsiTheme="majorBidi" w:cstheme="majorBidi"/>
          <w:sz w:val="22"/>
        </w:rPr>
        <w:t>odes on vertical axis</w:t>
      </w:r>
      <w:r w:rsidR="00237A74" w:rsidRPr="001A06B5">
        <w:rPr>
          <w:rFonts w:asciiTheme="majorBidi" w:eastAsia="Times New Roman" w:hAnsiTheme="majorBidi" w:cstheme="majorBidi"/>
          <w:sz w:val="22"/>
        </w:rPr>
        <w:t xml:space="preserve">, and </w:t>
      </w:r>
      <w:r w:rsidR="00D75956">
        <w:rPr>
          <w:rFonts w:asciiTheme="majorBidi" w:eastAsia="Times New Roman" w:hAnsiTheme="majorBidi" w:cstheme="majorBidi"/>
          <w:sz w:val="22"/>
        </w:rPr>
        <w:t>communities on horizontal axis</w:t>
      </w:r>
      <w:r w:rsidR="00237A74" w:rsidRPr="001A06B5">
        <w:rPr>
          <w:rFonts w:asciiTheme="majorBidi" w:eastAsia="Times New Roman" w:hAnsiTheme="majorBidi" w:cstheme="majorBidi"/>
          <w:sz w:val="22"/>
        </w:rPr>
        <w:t>. The heatmap shows the strength of belonging to each group.</w:t>
      </w:r>
      <w:bookmarkEnd w:id="15"/>
      <w:r w:rsidR="003947D7" w:rsidRPr="003947D7">
        <w:rPr>
          <w:sz w:val="22"/>
          <w:szCs w:val="20"/>
        </w:rPr>
        <w:t xml:space="preserve"> </w:t>
      </w:r>
    </w:p>
    <w:p w14:paraId="042E5883" w14:textId="77777777" w:rsidR="006014E4" w:rsidRDefault="006014E4" w:rsidP="006014E4">
      <w:pPr>
        <w:spacing w:line="120" w:lineRule="auto"/>
        <w:ind w:firstLine="0"/>
        <w:textDirection w:val="btLr"/>
      </w:pPr>
    </w:p>
    <w:p w14:paraId="410F2BD8" w14:textId="6FEECD2F" w:rsidR="00EC7789" w:rsidRDefault="00EC7789" w:rsidP="000E0A05">
      <w:pPr>
        <w:keepNext/>
        <w:jc w:val="both"/>
      </w:pPr>
      <w:r>
        <w:t xml:space="preserve">Furthermore, </w:t>
      </w:r>
      <w:r w:rsidRPr="002B1C10">
        <w:t>w</w:t>
      </w:r>
      <w:r>
        <w:t>e observe that the most influential nodes at the network level,</w:t>
      </w:r>
      <w:r w:rsidRPr="002B1C10">
        <w:t xml:space="preserve"> are not necessarily influential in</w:t>
      </w:r>
      <w:r>
        <w:t xml:space="preserve"> different communities. Figure 3.</w:t>
      </w:r>
      <w:r w:rsidRPr="002B1C10">
        <w:t xml:space="preserve"> depict</w:t>
      </w:r>
      <w:r>
        <w:t>s</w:t>
      </w:r>
      <w:r w:rsidRPr="002B1C10">
        <w:t xml:space="preserve"> this distinction by graphing </w:t>
      </w:r>
      <w:r w:rsidR="00742717">
        <w:t xml:space="preserve">the </w:t>
      </w:r>
      <w:r w:rsidRPr="002B1C10">
        <w:t xml:space="preserve">out-degree centrality </w:t>
      </w:r>
      <w:r w:rsidR="00742717">
        <w:t xml:space="preserve">in </w:t>
      </w:r>
      <w:r w:rsidR="000E0A05">
        <w:t xml:space="preserve">estimated </w:t>
      </w:r>
      <w:r w:rsidRPr="002B1C10">
        <w:t>(blu</w:t>
      </w:r>
      <w:r w:rsidR="000E0A05">
        <w:t xml:space="preserve">e), and ground truth community (green), </w:t>
      </w:r>
      <w:r w:rsidR="006014E4">
        <w:t>versus</w:t>
      </w:r>
      <w:r w:rsidRPr="002B1C10">
        <w:t xml:space="preserve"> </w:t>
      </w:r>
      <w:r w:rsidR="000E0A05">
        <w:t xml:space="preserve">in </w:t>
      </w:r>
      <w:r w:rsidRPr="002B1C10">
        <w:t>network (red) for</w:t>
      </w:r>
      <w:r w:rsidR="00742717" w:rsidRPr="00742717">
        <w:t xml:space="preserve"> </w:t>
      </w:r>
      <w:r w:rsidR="00742717" w:rsidRPr="002B1C10">
        <w:t>to</w:t>
      </w:r>
      <w:r w:rsidR="00742717">
        <w:t>p influential individuals in a</w:t>
      </w:r>
      <w:r w:rsidRPr="002B1C10">
        <w:t xml:space="preserve"> </w:t>
      </w:r>
      <w:r>
        <w:t>few</w:t>
      </w:r>
      <w:r w:rsidRPr="002B1C10">
        <w:t xml:space="preserve"> communities.</w:t>
      </w:r>
      <w:r w:rsidR="000E0A05">
        <w:t xml:space="preserve"> The estimated and truth degrees are closely related </w:t>
      </w:r>
      <w:r w:rsidR="000E0A05">
        <w:lastRenderedPageBreak/>
        <w:t xml:space="preserve">and follow the same patterns, however network level measures do not correspond with the degree of nodes in these communities. </w:t>
      </w:r>
    </w:p>
    <w:p w14:paraId="6309648F" w14:textId="77777777" w:rsidR="00EC7789" w:rsidRDefault="00EC7789" w:rsidP="00EC7789">
      <w:pPr>
        <w:keepNext/>
        <w:spacing w:before="100" w:beforeAutospacing="1" w:after="100" w:afterAutospacing="1" w:line="120" w:lineRule="auto"/>
      </w:pPr>
    </w:p>
    <w:p w14:paraId="012D4EF3" w14:textId="3346E014" w:rsidR="003947D7" w:rsidRDefault="00887106" w:rsidP="003947D7">
      <w:pPr>
        <w:keepNext/>
      </w:pPr>
      <w:r w:rsidRPr="002B1C10">
        <w:rPr>
          <w:rFonts w:asciiTheme="majorBidi" w:hAnsiTheme="majorBidi" w:cstheme="majorBidi"/>
          <w:noProof/>
        </w:rPr>
        <mc:AlternateContent>
          <mc:Choice Requires="wpc">
            <w:drawing>
              <wp:inline distT="0" distB="0" distL="0" distR="0" wp14:anchorId="42ABC9DE" wp14:editId="7E021641">
                <wp:extent cx="5486400" cy="1118081"/>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 name="Picture 28"/>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51245" y="15901"/>
                            <a:ext cx="1023859" cy="936599"/>
                          </a:xfrm>
                          <a:prstGeom prst="rect">
                            <a:avLst/>
                          </a:prstGeom>
                        </pic:spPr>
                      </pic:pic>
                      <pic:pic xmlns:pic="http://schemas.openxmlformats.org/drawingml/2006/picture">
                        <pic:nvPicPr>
                          <pic:cNvPr id="29" name="Picture 29"/>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138636" y="44895"/>
                            <a:ext cx="988299" cy="904069"/>
                          </a:xfrm>
                          <a:prstGeom prst="rect">
                            <a:avLst/>
                          </a:prstGeom>
                        </pic:spPr>
                      </pic:pic>
                      <pic:pic xmlns:pic="http://schemas.openxmlformats.org/drawingml/2006/picture">
                        <pic:nvPicPr>
                          <pic:cNvPr id="30" name="Picture 3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232394" y="41890"/>
                            <a:ext cx="1003050" cy="917563"/>
                          </a:xfrm>
                          <a:prstGeom prst="rect">
                            <a:avLst/>
                          </a:prstGeom>
                        </pic:spPr>
                      </pic:pic>
                      <pic:pic xmlns:pic="http://schemas.openxmlformats.org/drawingml/2006/picture">
                        <pic:nvPicPr>
                          <pic:cNvPr id="31" name="Picture 3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347891" y="67398"/>
                            <a:ext cx="957536" cy="875928"/>
                          </a:xfrm>
                          <a:prstGeom prst="rect">
                            <a:avLst/>
                          </a:prstGeom>
                        </pic:spPr>
                      </pic:pic>
                      <pic:pic xmlns:pic="http://schemas.openxmlformats.org/drawingml/2006/picture">
                        <pic:nvPicPr>
                          <pic:cNvPr id="32" name="Picture 3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1152" y="47585"/>
                            <a:ext cx="988783" cy="904512"/>
                          </a:xfrm>
                          <a:prstGeom prst="rect">
                            <a:avLst/>
                          </a:prstGeom>
                        </pic:spPr>
                      </pic:pic>
                    </wpc:wpc>
                  </a:graphicData>
                </a:graphic>
              </wp:inline>
            </w:drawing>
          </mc:Choice>
          <mc:Fallback>
            <w:pict>
              <v:group w14:anchorId="374F9389" id="Canvas 27" o:spid="_x0000_s1026" editas="canvas" style="width:6in;height:88.05pt;mso-position-horizontal-relative:char;mso-position-vertical-relative:line" coordsize="54864,11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">
                <v:shape id="_x0000_s1027" type="#_x0000_t75" style="position:absolute;width:54864;height:11176;visibility:visible;mso-wrap-style:square">
                  <v:fill o:detectmouseclick="t"/>
                  <v:path o:connecttype="none"/>
                </v:shape>
                <v:shape id="Picture 28" o:spid="_x0000_s1028" type="#_x0000_t75" style="position:absolute;left:512;top:159;width:10239;height:93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3jlHAAAAA2wAAAA8AAABkcnMvZG93bnJldi54bWxET91qwjAUvhf2DuEMdqeJRcaopsVZBg52&#10;M90DnDXHppiclCZq59MvF4Ndfnz/m3ryTlxpjH1gDcuFAkHcBtNzp+Hr+DZ/ARETskEXmDT8UIS6&#10;ephtsDThxp90PaRO5BCOJWqwKQ2llLG15DEuwkCcuVMYPaYMx06aEW853DtZKPUsPfacGywOtLPU&#10;ng8Xr+EyqLuxjWvu6v3jVYZlv6LvndZPj9N2DSLRlP7Ff+690VDksflL/gGy+g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jeOUcAAAADbAAAADwAAAAAAAAAAAAAAAACfAgAA&#10;ZHJzL2Rvd25yZXYueG1sUEsFBgAAAAAEAAQA9wAAAIwDAAAAAA==&#10;">
                  <v:imagedata r:id="rId29" o:title=""/>
                  <v:path arrowok="t"/>
                </v:shape>
                <v:shape id="Picture 29" o:spid="_x0000_s1029" type="#_x0000_t75" style="position:absolute;left:11386;top:448;width:9883;height:90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1RZ1TEAAAA2wAAAA8AAABkcnMvZG93bnJldi54bWxEj0FrwkAUhO+F/oflCd7qRkMlTV1FhFIh&#10;h2Js76/Z1ySafRuyW7P9911B8DjMzDfMahNMJy40uNaygvksAUFcWd1yreDz+PaUgXAeWWNnmRT8&#10;kYPN+vFhhbm2Ix/oUvpaRAi7HBU03ve5lK5qyKCb2Z44ej92MOijHGqpBxwj3HRykSRLabDluNBg&#10;T7uGqnP5axQUyXOV7r622SE9vfdhab6D+yiUmk7C9hWEp+Dv4Vt7rxUsXuD6Jf4Auf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1RZ1TEAAAA2wAAAA8AAAAAAAAAAAAAAAAA&#10;nwIAAGRycy9kb3ducmV2LnhtbFBLBQYAAAAABAAEAPcAAACQAwAAAAA=&#10;">
                  <v:imagedata r:id="rId30" o:title=""/>
                  <v:path arrowok="t"/>
                </v:shape>
                <v:shape id="Picture 30" o:spid="_x0000_s1030" type="#_x0000_t75" style="position:absolute;left:22323;top:418;width:10031;height:9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VzrLCAAAA2wAAAA8AAABkcnMvZG93bnJldi54bWxET89rwjAUvg/8H8Ib7KZpHejojCI6xYOD&#10;TYVdH82zKTYvJclq9a83h8GOH9/v2aK3jejIh9qxgnyUgSAuna65UnA6boZvIEJE1tg4JgU3CrCY&#10;D55mWGh35W/qDrESKYRDgQpMjG0hZSgNWQwj1xIn7uy8xZigr6T2eE3htpHjLJtIizWnBoMtrQyV&#10;l8OvVXDeTE5597n8iNOv3P/s70dz2a6Vennul+8gIvXxX/zn3mkFr2l9+pJ+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U1c6ywgAAANsAAAAPAAAAAAAAAAAAAAAAAJ8C&#10;AABkcnMvZG93bnJldi54bWxQSwUGAAAAAAQABAD3AAAAjgMAAAAA&#10;">
                  <v:imagedata r:id="rId31" o:title=""/>
                  <v:path arrowok="t"/>
                </v:shape>
                <v:shape id="Picture 31" o:spid="_x0000_s1031" type="#_x0000_t75" style="position:absolute;left:33478;top:673;width:9576;height:87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jMWrPGAAAA2wAAAA8AAABkcnMvZG93bnJldi54bWxEj0FrwkAUhO+F/oflFXqrG61IjK4ShUJb&#10;6ME0UL09ss8kmH0bdrca/323IHgcZuYbZrkeTCfO5HxrWcF4lIAgrqxuuVZQfr+9pCB8QNbYWSYF&#10;V/KwXj0+LDHT9sI7OhehFhHCPkMFTQh9JqWvGjLoR7Ynjt7ROoMhSldL7fAS4aaTkySZSYMtx4UG&#10;e9o2VJ2KX6Mgzzef02S+n7j510+fth9lmR5OSj0/DfkCRKAh3MO39rtW8DqG/y/xB8jVH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GMxas8YAAADbAAAADwAAAAAAAAAAAAAA&#10;AACfAgAAZHJzL2Rvd25yZXYueG1sUEsFBgAAAAAEAAQA9wAAAJIDAAAAAA==&#10;">
                  <v:imagedata r:id="rId32" o:title=""/>
                  <v:path arrowok="t"/>
                </v:shape>
                <v:shape id="Picture 32" o:spid="_x0000_s1032" type="#_x0000_t75" style="position:absolute;left:44411;top:475;width:9888;height:90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ggG+zDAAAA2wAAAA8AAABkcnMvZG93bnJldi54bWxEj0FrwkAUhO+F/oflFbzVjdYWia6SVoSA&#10;p1ov3p7ZZzYk+zZktyb+e1cQPA4z8w2zXA+2ERfqfOVYwWScgCAunK64VHD4277PQfiArLFxTAqu&#10;5GG9en1ZYqpdz7902YdSRAj7FBWYENpUSl8YsujHriWO3tl1FkOUXSl1h32E20ZOk+RLWqw4Lhhs&#10;6cdQUe//rYLss8iP89N3X5uZzerdbJPleqPU6G3IFiACDeEZfrRzreBjCvcv8QfI1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CAb7MMAAADbAAAADwAAAAAAAAAAAAAAAACf&#10;AgAAZHJzL2Rvd25yZXYueG1sUEsFBgAAAAAEAAQA9wAAAI8DAAAAAA==&#10;">
                  <v:imagedata r:id="rId33" o:title=""/>
                  <v:path arrowok="t"/>
                </v:shape>
                <w10:anchorlock/>
              </v:group>
            </w:pict>
          </mc:Fallback>
        </mc:AlternateContent>
      </w:r>
    </w:p>
    <w:p w14:paraId="20FA2399" w14:textId="26DDD30A" w:rsidR="003947D7" w:rsidRPr="001A06B5" w:rsidRDefault="003947D7" w:rsidP="00F0185D">
      <w:pPr>
        <w:rPr>
          <w:sz w:val="22"/>
          <w:szCs w:val="20"/>
        </w:rPr>
      </w:pPr>
      <w:r w:rsidRPr="001A06B5">
        <w:rPr>
          <w:sz w:val="22"/>
          <w:szCs w:val="20"/>
        </w:rPr>
        <w:t xml:space="preserve">Figure </w:t>
      </w:r>
      <w:r w:rsidR="00AD67B3">
        <w:rPr>
          <w:sz w:val="22"/>
          <w:szCs w:val="20"/>
        </w:rPr>
        <w:t>3</w:t>
      </w:r>
      <w:r w:rsidRPr="001A06B5">
        <w:rPr>
          <w:sz w:val="22"/>
          <w:szCs w:val="20"/>
        </w:rPr>
        <w:t xml:space="preserve">. </w:t>
      </w:r>
      <w:r w:rsidR="000E0A05">
        <w:rPr>
          <w:sz w:val="22"/>
          <w:szCs w:val="20"/>
        </w:rPr>
        <w:t>Estimated c</w:t>
      </w:r>
      <w:r w:rsidRPr="001A06B5">
        <w:rPr>
          <w:sz w:val="22"/>
          <w:szCs w:val="20"/>
        </w:rPr>
        <w:t xml:space="preserve">ommunity (blue) versus </w:t>
      </w:r>
      <w:r w:rsidR="000E0A05">
        <w:rPr>
          <w:sz w:val="22"/>
          <w:szCs w:val="20"/>
        </w:rPr>
        <w:t xml:space="preserve">truth (green), and </w:t>
      </w:r>
      <w:r w:rsidRPr="001A06B5">
        <w:rPr>
          <w:sz w:val="22"/>
          <w:szCs w:val="20"/>
        </w:rPr>
        <w:t xml:space="preserve">network level (red) </w:t>
      </w:r>
      <w:r w:rsidR="00F0185D">
        <w:rPr>
          <w:sz w:val="22"/>
          <w:szCs w:val="20"/>
        </w:rPr>
        <w:t>out-</w:t>
      </w:r>
      <w:r w:rsidR="00D75956">
        <w:rPr>
          <w:sz w:val="22"/>
          <w:szCs w:val="20"/>
        </w:rPr>
        <w:t xml:space="preserve">degrees </w:t>
      </w:r>
      <w:r w:rsidRPr="001A06B5">
        <w:rPr>
          <w:sz w:val="22"/>
          <w:szCs w:val="20"/>
        </w:rPr>
        <w:t xml:space="preserve">for </w:t>
      </w:r>
      <w:r w:rsidR="00D75956">
        <w:rPr>
          <w:sz w:val="22"/>
          <w:szCs w:val="20"/>
        </w:rPr>
        <w:t>some</w:t>
      </w:r>
      <w:r w:rsidR="00802733">
        <w:rPr>
          <w:sz w:val="22"/>
          <w:szCs w:val="20"/>
        </w:rPr>
        <w:t xml:space="preserve"> </w:t>
      </w:r>
      <w:r w:rsidRPr="001A06B5">
        <w:rPr>
          <w:sz w:val="22"/>
          <w:szCs w:val="20"/>
        </w:rPr>
        <w:t>estimated</w:t>
      </w:r>
      <w:r w:rsidR="00D75956">
        <w:rPr>
          <w:sz w:val="22"/>
          <w:szCs w:val="20"/>
        </w:rPr>
        <w:t xml:space="preserve"> </w:t>
      </w:r>
      <w:r w:rsidR="00F0185D">
        <w:rPr>
          <w:sz w:val="22"/>
          <w:szCs w:val="20"/>
        </w:rPr>
        <w:t>communities</w:t>
      </w:r>
      <w:r w:rsidR="00D75956">
        <w:rPr>
          <w:sz w:val="22"/>
          <w:szCs w:val="20"/>
        </w:rPr>
        <w:t>.</w:t>
      </w:r>
    </w:p>
    <w:p w14:paraId="0B5998CF" w14:textId="327F236A" w:rsidR="00FB3F5C" w:rsidRDefault="00FB3F5C" w:rsidP="00F0185D">
      <w:pPr>
        <w:pStyle w:val="Heading1"/>
        <w:rPr>
          <w:rFonts w:eastAsia="Times New Roman"/>
        </w:rPr>
      </w:pPr>
      <w:r>
        <w:rPr>
          <w:rFonts w:eastAsia="Times New Roman"/>
        </w:rPr>
        <w:t>Discussion</w:t>
      </w:r>
      <w:bookmarkStart w:id="16" w:name="_GoBack"/>
      <w:bookmarkEnd w:id="16"/>
    </w:p>
    <w:p w14:paraId="02CA82EF" w14:textId="7CA269A4" w:rsidR="004B3179" w:rsidRDefault="004B3179" w:rsidP="00F0185D">
      <w:pPr>
        <w:jc w:val="both"/>
      </w:pPr>
      <w:r>
        <w:t>C</w:t>
      </w:r>
      <w:r w:rsidRPr="002B1C10">
        <w:t xml:space="preserve">ommunity detection proves imperative in finding counter-intuitive patterns of individual </w:t>
      </w:r>
      <w:r>
        <w:t>influence</w:t>
      </w:r>
      <w:r w:rsidRPr="002B1C10">
        <w:t xml:space="preserve">. However in many observed networks the actual memberships are not quite obvious and models that try to find these patterns are fundamental in improving our </w:t>
      </w:r>
      <w:r>
        <w:t>u</w:t>
      </w:r>
      <w:r w:rsidRPr="002B1C10">
        <w:t>nderstanding about detecting influentials and opinion leaders. In contrast with</w:t>
      </w:r>
      <w:r w:rsidR="00F0185D">
        <w:t xml:space="preserve"> </w:t>
      </w:r>
      <w:r w:rsidRPr="002B1C10">
        <w:t xml:space="preserve">studies related to detecting influentials </w:t>
      </w:r>
      <w:r>
        <w:t>using network level measure,</w:t>
      </w:r>
      <w:r w:rsidRPr="002B1C10">
        <w:t xml:space="preserve"> we suggest that looking at multiplex of sub</w:t>
      </w:r>
      <w:r>
        <w:t>-</w:t>
      </w:r>
      <w:r w:rsidRPr="002B1C10">
        <w:t>networks can provide better insights regarding opinion leadership.</w:t>
      </w:r>
      <w:bookmarkStart w:id="17" w:name="_whqupvv4y9n7" w:colFirst="0" w:colLast="0"/>
      <w:bookmarkEnd w:id="17"/>
    </w:p>
    <w:p w14:paraId="0CE9C871" w14:textId="77777777" w:rsidR="004B3179" w:rsidRDefault="004B3179" w:rsidP="004B3179">
      <w:pPr>
        <w:jc w:val="both"/>
      </w:pPr>
    </w:p>
    <w:p w14:paraId="0686F260" w14:textId="7B73CD8C" w:rsidR="00C42B89" w:rsidRDefault="00B634E1" w:rsidP="00F0185D">
      <w:pPr>
        <w:jc w:val="both"/>
      </w:pPr>
      <w:r w:rsidRPr="002B1C10">
        <w:t>Implications of finding overlappi</w:t>
      </w:r>
      <w:r w:rsidR="00C42B89">
        <w:t xml:space="preserve">ng communities can be manifold. </w:t>
      </w:r>
      <w:r w:rsidRPr="002B1C10">
        <w:t>Behaviors and decisions made by many individuals in observed networks tend to assimilate b</w:t>
      </w:r>
      <w:r w:rsidR="003119E9">
        <w:t xml:space="preserve">oth in node space and in time </w:t>
      </w:r>
      <w:r w:rsidR="003119E9">
        <w:fldChar w:fldCharType="begin"/>
      </w:r>
      <w:r w:rsidR="003119E9">
        <w:instrText xml:space="preserve"> ADDIN ZOTERO_ITEM CSL_CITATION {"citationID":"a2clpsefnga","properties":{"formattedCitation":"(Aral et al., 2009)","plainCitation":"(Aral et al., 2009)"},"citationItems":[{"id":23,"uris":["http://zotero.org/users/local/rgDynEYk/items/BWENE2HN"],"uri":["http://zotero.org/users/local/rgDynEYk/items/BWENE2HN"],"itemData":{"id":23,"type":"article-journal","title":"Distinguishing influence-based contagion from homophily-driven diffusion in dynamic networks","container-title":"Proceedings of the National Academy of Sciences","page":"21544–21549","volume":"106","issue":"51","author":[{"family":"Aral","given":"Sinan"},{"family":"Muchnik","given":"Lev"},{"family":"Sundararajan","given":"Arun"}],"issued":{"date-parts":[["2009"]]}}}],"schema":"https://github.com/citation-style-language/schema/raw/master/csl-citation.json"} </w:instrText>
      </w:r>
      <w:r w:rsidR="003119E9">
        <w:fldChar w:fldCharType="separate"/>
      </w:r>
      <w:r w:rsidR="003119E9" w:rsidRPr="003119E9">
        <w:rPr>
          <w:rFonts w:cs="Times New Roman"/>
        </w:rPr>
        <w:t>(Aral et al., 2009)</w:t>
      </w:r>
      <w:r w:rsidR="003119E9">
        <w:fldChar w:fldCharType="end"/>
      </w:r>
      <w:r w:rsidRPr="002B1C10">
        <w:t>. However disentangling the underlying reasons</w:t>
      </w:r>
      <w:r w:rsidR="00C42B89">
        <w:t xml:space="preserve"> for such observation</w:t>
      </w:r>
      <w:r w:rsidR="00F0185D">
        <w:t>s</w:t>
      </w:r>
      <w:r w:rsidRPr="002B1C10">
        <w:t xml:space="preserve"> can become infeasible due to endogenous network formation</w:t>
      </w:r>
      <w:r w:rsidR="003119E9">
        <w:t xml:space="preserve"> </w:t>
      </w:r>
      <w:r w:rsidR="003119E9">
        <w:fldChar w:fldCharType="begin"/>
      </w:r>
      <w:r w:rsidR="003119E9">
        <w:instrText xml:space="preserve"> ADDIN ZOTERO_ITEM CSL_CITATION {"citationID":"a25ke1oq7u4","properties":{"formattedCitation":"(Shalizi &amp; Thomas, 2011)","plainCitation":"(Shalizi &amp; Thomas, 2011)"},"citationItems":[{"id":33,"uris":["http://zotero.org/users/local/rgDynEYk/items/UYQGIE7K"],"uri":["http://zotero.org/users/local/rgDynEYk/items/UYQGIE7K"],"itemData":{"id":33,"type":"article-journal","title":"Homophily and contagion are generically confounded in observational social network studies","container-title":"Sociological methods &amp; research","page":"211–239","volume":"40","issue":"2","author":[{"family":"Shalizi","given":"Cosma Rohilla"},{"family":"Thomas","given":"Andrew C"}],"issued":{"date-parts":[["2011"]]}}}],"schema":"https://github.com/citation-style-language/schema/raw/master/csl-citation.json"} </w:instrText>
      </w:r>
      <w:r w:rsidR="003119E9">
        <w:fldChar w:fldCharType="separate"/>
      </w:r>
      <w:r w:rsidR="003119E9" w:rsidRPr="003119E9">
        <w:rPr>
          <w:rFonts w:cs="Times New Roman"/>
        </w:rPr>
        <w:t>(Shalizi &amp; Thomas, 2011)</w:t>
      </w:r>
      <w:r w:rsidR="003119E9">
        <w:fldChar w:fldCharType="end"/>
      </w:r>
      <w:r w:rsidRPr="002B1C10">
        <w:t xml:space="preserve">. </w:t>
      </w:r>
      <w:r w:rsidR="00C42B89">
        <w:t>A</w:t>
      </w:r>
      <w:r w:rsidRPr="002B1C10">
        <w:t xml:space="preserve">ddressing latent homophily and using a proxy estimation </w:t>
      </w:r>
      <w:r w:rsidR="00C42B89">
        <w:t xml:space="preserve">for it </w:t>
      </w:r>
      <w:r w:rsidRPr="002B1C10">
        <w:t>could impr</w:t>
      </w:r>
      <w:r w:rsidR="00C42B89">
        <w:t xml:space="preserve">ove the estimation of influence </w:t>
      </w:r>
      <w:r w:rsidR="003119E9">
        <w:fldChar w:fldCharType="begin"/>
      </w:r>
      <w:r w:rsidR="0065385C">
        <w:instrText xml:space="preserve"> ADDIN ZOTERO_ITEM CSL_CITATION {"citationID":"HjGXFDiR","properties":{"formattedCitation":"(Davin, 2015)","plainCitation":"(Davin, 2015)"},"citationItems":[{"id":39,"uris":["http://zotero.org/users/local/rgDynEYk/items/R72IYG6T"],"uri":["http://zotero.org/users/local/rgDynEYk/items/R72IYG6T"],"itemData":{"id":39,"type":"thesis","title":"Essays on the Social Consumer: Peer influence in the adoption and engagement of digital goods","author":[{"family":"Davin","given":"Joseph"}],"issued":{"date-parts":[["2015"]]}}}],"schema":"https://github.com/citation-style-language/schema/raw/master/csl-citation.json"} </w:instrText>
      </w:r>
      <w:r w:rsidR="003119E9">
        <w:fldChar w:fldCharType="separate"/>
      </w:r>
      <w:r w:rsidR="0065385C" w:rsidRPr="0065385C">
        <w:rPr>
          <w:rFonts w:cs="Times New Roman"/>
        </w:rPr>
        <w:t>(Davin, 2015)</w:t>
      </w:r>
      <w:r w:rsidR="003119E9">
        <w:fldChar w:fldCharType="end"/>
      </w:r>
      <w:r w:rsidRPr="002B1C10">
        <w:t xml:space="preserve">. </w:t>
      </w:r>
      <w:r w:rsidR="00C42B89">
        <w:t>A</w:t>
      </w:r>
      <w:r w:rsidRPr="002B1C10">
        <w:t>ny model that estimates the latent factors that drive link formation, helps in solving the identification problem of disentangling influence from ho</w:t>
      </w:r>
      <w:r w:rsidR="003119E9">
        <w:t>mophily</w:t>
      </w:r>
      <w:r w:rsidRPr="002B1C10">
        <w:t>.</w:t>
      </w:r>
      <w:r w:rsidR="00C42B89">
        <w:t xml:space="preserve"> </w:t>
      </w:r>
    </w:p>
    <w:p w14:paraId="1BD0479C" w14:textId="3A14C7BE" w:rsidR="002F1751" w:rsidRDefault="00B634E1" w:rsidP="00F0185D">
      <w:pPr>
        <w:pStyle w:val="Heading1"/>
      </w:pPr>
      <w:r w:rsidRPr="002B1C10">
        <w:t>Future Research</w:t>
      </w:r>
    </w:p>
    <w:p w14:paraId="26A586C8" w14:textId="707A6EC7" w:rsidR="009B591B" w:rsidRDefault="004B3179" w:rsidP="00633EC3">
      <w:pPr>
        <w:jc w:val="both"/>
        <w:rPr>
          <w:rFonts w:asciiTheme="majorBidi" w:eastAsia="Times New Roman" w:hAnsiTheme="majorBidi" w:cstheme="majorBidi"/>
          <w:szCs w:val="24"/>
        </w:rPr>
      </w:pPr>
      <w:r>
        <w:rPr>
          <w:rFonts w:asciiTheme="majorBidi" w:eastAsia="Times New Roman" w:hAnsiTheme="majorBidi" w:cstheme="majorBidi"/>
          <w:szCs w:val="24"/>
        </w:rPr>
        <w:t xml:space="preserve">Detecting communities and learning parameters for the </w:t>
      </w:r>
      <w:r w:rsidR="00F0185D">
        <w:rPr>
          <w:rFonts w:asciiTheme="majorBidi" w:eastAsia="Times New Roman" w:hAnsiTheme="majorBidi" w:cstheme="majorBidi"/>
          <w:szCs w:val="24"/>
        </w:rPr>
        <w:t xml:space="preserve">larger real world networks such the one </w:t>
      </w:r>
      <w:r>
        <w:rPr>
          <w:rFonts w:asciiTheme="majorBidi" w:eastAsia="Times New Roman" w:hAnsiTheme="majorBidi" w:cstheme="majorBidi"/>
          <w:szCs w:val="24"/>
        </w:rPr>
        <w:t xml:space="preserve">referenced in Figure 1 is </w:t>
      </w:r>
      <w:r w:rsidR="00F0185D">
        <w:rPr>
          <w:rFonts w:asciiTheme="majorBidi" w:eastAsia="Times New Roman" w:hAnsiTheme="majorBidi" w:cstheme="majorBidi"/>
          <w:szCs w:val="24"/>
        </w:rPr>
        <w:t>still in</w:t>
      </w:r>
      <w:r>
        <w:rPr>
          <w:rFonts w:asciiTheme="majorBidi" w:eastAsia="Times New Roman" w:hAnsiTheme="majorBidi" w:cstheme="majorBidi"/>
          <w:szCs w:val="24"/>
        </w:rPr>
        <w:t xml:space="preserve"> progress.</w:t>
      </w:r>
      <w:r w:rsidR="00F0185D">
        <w:rPr>
          <w:rFonts w:asciiTheme="majorBidi" w:eastAsia="Times New Roman" w:hAnsiTheme="majorBidi" w:cstheme="majorBidi"/>
          <w:szCs w:val="24"/>
        </w:rPr>
        <w:t xml:space="preserve"> As a continuation of</w:t>
      </w:r>
      <w:r w:rsidR="00B462C2" w:rsidRPr="00766EC4">
        <w:rPr>
          <w:rFonts w:asciiTheme="majorBidi" w:eastAsia="Times New Roman" w:hAnsiTheme="majorBidi" w:cstheme="majorBidi"/>
          <w:szCs w:val="24"/>
        </w:rPr>
        <w:t xml:space="preserve"> this work we </w:t>
      </w:r>
      <w:r w:rsidR="00B462C2">
        <w:rPr>
          <w:rFonts w:asciiTheme="majorBidi" w:eastAsia="Times New Roman" w:hAnsiTheme="majorBidi" w:cstheme="majorBidi"/>
          <w:szCs w:val="24"/>
        </w:rPr>
        <w:t xml:space="preserve">aim </w:t>
      </w:r>
      <w:r w:rsidR="00B462C2" w:rsidRPr="00766EC4">
        <w:rPr>
          <w:rFonts w:asciiTheme="majorBidi" w:eastAsia="Times New Roman" w:hAnsiTheme="majorBidi" w:cstheme="majorBidi"/>
          <w:szCs w:val="24"/>
        </w:rPr>
        <w:t xml:space="preserve">to understand how </w:t>
      </w:r>
      <w:r w:rsidR="00C42B89">
        <w:rPr>
          <w:rFonts w:asciiTheme="majorBidi" w:eastAsia="Times New Roman" w:hAnsiTheme="majorBidi" w:cstheme="majorBidi"/>
          <w:szCs w:val="24"/>
        </w:rPr>
        <w:t xml:space="preserve">sub-networks </w:t>
      </w:r>
      <w:r w:rsidR="00B462C2" w:rsidRPr="00766EC4">
        <w:rPr>
          <w:rFonts w:asciiTheme="majorBidi" w:eastAsia="Times New Roman" w:hAnsiTheme="majorBidi" w:cstheme="majorBidi"/>
          <w:szCs w:val="24"/>
        </w:rPr>
        <w:t xml:space="preserve">translate to behavioral </w:t>
      </w:r>
      <w:r w:rsidR="00C42B89">
        <w:rPr>
          <w:rFonts w:asciiTheme="majorBidi" w:eastAsia="Times New Roman" w:hAnsiTheme="majorBidi" w:cstheme="majorBidi"/>
          <w:szCs w:val="24"/>
        </w:rPr>
        <w:t>patterns</w:t>
      </w:r>
      <w:r w:rsidR="00B462C2" w:rsidRPr="00766EC4">
        <w:rPr>
          <w:rFonts w:asciiTheme="majorBidi" w:eastAsia="Times New Roman" w:hAnsiTheme="majorBidi" w:cstheme="majorBidi"/>
          <w:szCs w:val="24"/>
        </w:rPr>
        <w:t>. Adding behavior</w:t>
      </w:r>
      <w:r w:rsidR="00C42B89">
        <w:rPr>
          <w:rFonts w:asciiTheme="majorBidi" w:eastAsia="Times New Roman" w:hAnsiTheme="majorBidi" w:cstheme="majorBidi"/>
          <w:szCs w:val="24"/>
        </w:rPr>
        <w:t>al data</w:t>
      </w:r>
      <w:r w:rsidR="00B462C2" w:rsidRPr="00766EC4">
        <w:rPr>
          <w:rFonts w:asciiTheme="majorBidi" w:eastAsia="Times New Roman" w:hAnsiTheme="majorBidi" w:cstheme="majorBidi"/>
          <w:szCs w:val="24"/>
        </w:rPr>
        <w:t xml:space="preserve"> allows us to jointly model the network structure and behavior and better detect communities. Furthermore controlling for the latent space simplifies the disentanglement of influence from homophily. This can be crucial in the study of social influence. </w:t>
      </w:r>
      <w:r w:rsidR="00403F98">
        <w:rPr>
          <w:rFonts w:asciiTheme="majorBidi" w:eastAsia="Times New Roman" w:hAnsiTheme="majorBidi" w:cstheme="majorBidi"/>
          <w:szCs w:val="24"/>
        </w:rPr>
        <w:t>M</w:t>
      </w:r>
      <w:r w:rsidR="00F0185D">
        <w:rPr>
          <w:rFonts w:asciiTheme="majorBidi" w:eastAsia="Times New Roman" w:hAnsiTheme="majorBidi" w:cstheme="majorBidi"/>
          <w:szCs w:val="24"/>
        </w:rPr>
        <w:t xml:space="preserve">oreover, </w:t>
      </w:r>
      <w:r w:rsidR="00B462C2" w:rsidRPr="00766EC4">
        <w:rPr>
          <w:rFonts w:asciiTheme="majorBidi" w:eastAsia="Times New Roman" w:hAnsiTheme="majorBidi" w:cstheme="majorBidi"/>
          <w:szCs w:val="24"/>
        </w:rPr>
        <w:t xml:space="preserve">adding the logistic normal prior, </w:t>
      </w:r>
      <w:r w:rsidR="00C42B89">
        <w:rPr>
          <w:rFonts w:asciiTheme="majorBidi" w:eastAsia="Times New Roman" w:hAnsiTheme="majorBidi" w:cstheme="majorBidi"/>
          <w:szCs w:val="24"/>
        </w:rPr>
        <w:t xml:space="preserve">we </w:t>
      </w:r>
      <w:r w:rsidR="00F0185D">
        <w:rPr>
          <w:rFonts w:asciiTheme="majorBidi" w:eastAsia="Times New Roman" w:hAnsiTheme="majorBidi" w:cstheme="majorBidi"/>
          <w:szCs w:val="24"/>
        </w:rPr>
        <w:t>intend to</w:t>
      </w:r>
      <w:r w:rsidR="00B462C2" w:rsidRPr="00766EC4">
        <w:rPr>
          <w:rFonts w:asciiTheme="majorBidi" w:eastAsia="Times New Roman" w:hAnsiTheme="majorBidi" w:cstheme="majorBidi"/>
          <w:szCs w:val="24"/>
        </w:rPr>
        <w:t xml:space="preserve"> study the network and behavior </w:t>
      </w:r>
      <w:r w:rsidR="00C42B89">
        <w:rPr>
          <w:rFonts w:asciiTheme="majorBidi" w:eastAsia="Times New Roman" w:hAnsiTheme="majorBidi" w:cstheme="majorBidi"/>
          <w:szCs w:val="24"/>
        </w:rPr>
        <w:t>evolution.</w:t>
      </w:r>
    </w:p>
    <w:p w14:paraId="23F8C93F" w14:textId="77777777" w:rsidR="00633EC3" w:rsidRPr="00633EC3" w:rsidRDefault="00633EC3" w:rsidP="00633EC3">
      <w:pPr>
        <w:jc w:val="both"/>
        <w:rPr>
          <w:rFonts w:asciiTheme="majorBidi" w:eastAsia="Times New Roman" w:hAnsiTheme="majorBidi" w:cstheme="majorBidi"/>
          <w:szCs w:val="24"/>
        </w:rPr>
      </w:pPr>
    </w:p>
    <w:p w14:paraId="0E4AC8A2" w14:textId="528A81E1" w:rsidR="002F1751" w:rsidRPr="009B591B" w:rsidRDefault="00B634E1" w:rsidP="009B591B">
      <w:pPr>
        <w:ind w:firstLine="0"/>
        <w:rPr>
          <w:rFonts w:eastAsia="Times New Roman"/>
          <w:b/>
          <w:bCs/>
        </w:rPr>
      </w:pPr>
      <w:r w:rsidRPr="009B591B">
        <w:rPr>
          <w:rFonts w:eastAsia="Times New Roman"/>
          <w:b/>
          <w:bCs/>
        </w:rPr>
        <w:t>References</w:t>
      </w:r>
    </w:p>
    <w:p w14:paraId="029FA5F2" w14:textId="77777777" w:rsidR="00CF2572" w:rsidRPr="00CF2572" w:rsidRDefault="00B462C2" w:rsidP="00CF2572">
      <w:pPr>
        <w:pStyle w:val="Bibliography"/>
        <w:spacing w:line="240" w:lineRule="auto"/>
        <w:rPr>
          <w:rFonts w:cs="Times New Roman"/>
          <w:sz w:val="22"/>
        </w:rPr>
      </w:pPr>
      <w:r w:rsidRPr="00453214">
        <w:rPr>
          <w:sz w:val="22"/>
          <w:szCs w:val="20"/>
        </w:rPr>
        <w:fldChar w:fldCharType="begin"/>
      </w:r>
      <w:r w:rsidR="00CF2572" w:rsidRPr="00545F77">
        <w:rPr>
          <w:sz w:val="22"/>
          <w:szCs w:val="20"/>
          <w:lang w:val="nl-NL"/>
        </w:rPr>
        <w:instrText xml:space="preserve"> ADDIN ZOTERO_BIBL {"custom":[]} CSL_BIBLIOGRAPHY </w:instrText>
      </w:r>
      <w:r w:rsidRPr="00453214">
        <w:rPr>
          <w:sz w:val="22"/>
          <w:szCs w:val="20"/>
        </w:rPr>
        <w:fldChar w:fldCharType="separate"/>
      </w:r>
      <w:r w:rsidR="00CF2572" w:rsidRPr="00545F77">
        <w:rPr>
          <w:rFonts w:cs="Times New Roman"/>
          <w:sz w:val="22"/>
          <w:lang w:val="nl-NL"/>
        </w:rPr>
        <w:t xml:space="preserve">Airoldi, E. M., Blei, D. M., Fienberg, S. E., &amp; Xing, E. P. (2008). </w:t>
      </w:r>
      <w:r w:rsidR="00CF2572" w:rsidRPr="00CF2572">
        <w:rPr>
          <w:rFonts w:cs="Times New Roman"/>
          <w:sz w:val="22"/>
        </w:rPr>
        <w:t xml:space="preserve">Mixed membership stochastic blockmodels. </w:t>
      </w:r>
      <w:r w:rsidR="00CF2572" w:rsidRPr="00CF2572">
        <w:rPr>
          <w:rFonts w:cs="Times New Roman"/>
          <w:i/>
          <w:iCs/>
          <w:sz w:val="22"/>
        </w:rPr>
        <w:t>Journal of Machine Learning Research</w:t>
      </w:r>
      <w:r w:rsidR="00CF2572" w:rsidRPr="00CF2572">
        <w:rPr>
          <w:rFonts w:cs="Times New Roman"/>
          <w:sz w:val="22"/>
        </w:rPr>
        <w:t xml:space="preserve">, </w:t>
      </w:r>
      <w:r w:rsidR="00CF2572" w:rsidRPr="00CF2572">
        <w:rPr>
          <w:rFonts w:cs="Times New Roman"/>
          <w:i/>
          <w:iCs/>
          <w:sz w:val="22"/>
        </w:rPr>
        <w:t>9</w:t>
      </w:r>
      <w:r w:rsidR="00CF2572" w:rsidRPr="00CF2572">
        <w:rPr>
          <w:rFonts w:cs="Times New Roman"/>
          <w:sz w:val="22"/>
        </w:rPr>
        <w:t>(Sep), 1981–2014.</w:t>
      </w:r>
    </w:p>
    <w:p w14:paraId="41ADF4FA" w14:textId="77777777" w:rsidR="00CF2572" w:rsidRPr="00CF2572" w:rsidRDefault="00CF2572" w:rsidP="00CF2572">
      <w:pPr>
        <w:pStyle w:val="Bibliography"/>
        <w:spacing w:line="240" w:lineRule="auto"/>
        <w:rPr>
          <w:rFonts w:cs="Times New Roman"/>
          <w:sz w:val="22"/>
        </w:rPr>
      </w:pPr>
      <w:r w:rsidRPr="00832B91">
        <w:rPr>
          <w:rFonts w:cs="Times New Roman"/>
          <w:sz w:val="22"/>
          <w:lang w:val="nl-NL"/>
        </w:rPr>
        <w:t xml:space="preserve">Ansari, A., Koenigsberg, O., &amp; Stahl, F. (2011). </w:t>
      </w:r>
      <w:r w:rsidRPr="00CF2572">
        <w:rPr>
          <w:rFonts w:cs="Times New Roman"/>
          <w:sz w:val="22"/>
        </w:rPr>
        <w:t xml:space="preserve">Modeling multiple relationships in social networks.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8</w:t>
      </w:r>
      <w:r w:rsidRPr="00CF2572">
        <w:rPr>
          <w:rFonts w:cs="Times New Roman"/>
          <w:sz w:val="22"/>
        </w:rPr>
        <w:t>(4), 713–728.</w:t>
      </w:r>
    </w:p>
    <w:p w14:paraId="499C0046"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Aral, S., Muchnik, L., &amp; Sundararajan, A. (2009). Distinguishing influence-based contagion from homophily-driven diffusion in dynamic networks. </w:t>
      </w:r>
      <w:r w:rsidRPr="00CF2572">
        <w:rPr>
          <w:rFonts w:cs="Times New Roman"/>
          <w:i/>
          <w:iCs/>
          <w:sz w:val="22"/>
        </w:rPr>
        <w:t>Proceedings of the National Academy of Sciences</w:t>
      </w:r>
      <w:r w:rsidRPr="00CF2572">
        <w:rPr>
          <w:rFonts w:cs="Times New Roman"/>
          <w:sz w:val="22"/>
        </w:rPr>
        <w:t xml:space="preserve">, </w:t>
      </w:r>
      <w:r w:rsidRPr="00CF2572">
        <w:rPr>
          <w:rFonts w:cs="Times New Roman"/>
          <w:i/>
          <w:iCs/>
          <w:sz w:val="22"/>
        </w:rPr>
        <w:t>106</w:t>
      </w:r>
      <w:r w:rsidRPr="00CF2572">
        <w:rPr>
          <w:rFonts w:cs="Times New Roman"/>
          <w:sz w:val="22"/>
        </w:rPr>
        <w:t>(51), 21544–21549.</w:t>
      </w:r>
    </w:p>
    <w:p w14:paraId="00C36C07" w14:textId="77777777" w:rsidR="00CF2572" w:rsidRPr="00CF2572" w:rsidRDefault="00CF2572" w:rsidP="00CF2572">
      <w:pPr>
        <w:pStyle w:val="Bibliography"/>
        <w:spacing w:line="240" w:lineRule="auto"/>
        <w:rPr>
          <w:rFonts w:cs="Times New Roman"/>
          <w:sz w:val="22"/>
        </w:rPr>
      </w:pPr>
      <w:r w:rsidRPr="00CF2572">
        <w:rPr>
          <w:rFonts w:cs="Times New Roman"/>
          <w:sz w:val="22"/>
        </w:rPr>
        <w:lastRenderedPageBreak/>
        <w:t xml:space="preserve">Aral, S., &amp; Walker, D. (2012). Identifying influential and susceptible members of social networks. </w:t>
      </w:r>
      <w:r w:rsidRPr="00CF2572">
        <w:rPr>
          <w:rFonts w:cs="Times New Roman"/>
          <w:i/>
          <w:iCs/>
          <w:sz w:val="22"/>
        </w:rPr>
        <w:t>Science</w:t>
      </w:r>
      <w:r w:rsidRPr="00CF2572">
        <w:rPr>
          <w:rFonts w:cs="Times New Roman"/>
          <w:sz w:val="22"/>
        </w:rPr>
        <w:t xml:space="preserve">, </w:t>
      </w:r>
      <w:r w:rsidRPr="00CF2572">
        <w:rPr>
          <w:rFonts w:cs="Times New Roman"/>
          <w:i/>
          <w:iCs/>
          <w:sz w:val="22"/>
        </w:rPr>
        <w:t>337</w:t>
      </w:r>
      <w:r w:rsidRPr="00CF2572">
        <w:rPr>
          <w:rFonts w:cs="Times New Roman"/>
          <w:sz w:val="22"/>
        </w:rPr>
        <w:t>(6092), 337–341.</w:t>
      </w:r>
    </w:p>
    <w:p w14:paraId="6E4D96C3"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Braun, M., &amp; Bonfrer, A. (2011). Scalable inference of customer similarities from interactions data using Dirichlet processes. </w:t>
      </w:r>
      <w:r w:rsidRPr="00CF2572">
        <w:rPr>
          <w:rFonts w:cs="Times New Roman"/>
          <w:i/>
          <w:iCs/>
          <w:sz w:val="22"/>
        </w:rPr>
        <w:t>Marketing Science</w:t>
      </w:r>
      <w:r w:rsidRPr="00CF2572">
        <w:rPr>
          <w:rFonts w:cs="Times New Roman"/>
          <w:sz w:val="22"/>
        </w:rPr>
        <w:t xml:space="preserve">, </w:t>
      </w:r>
      <w:r w:rsidRPr="00CF2572">
        <w:rPr>
          <w:rFonts w:cs="Times New Roman"/>
          <w:i/>
          <w:iCs/>
          <w:sz w:val="22"/>
        </w:rPr>
        <w:t>30</w:t>
      </w:r>
      <w:r w:rsidRPr="00CF2572">
        <w:rPr>
          <w:rFonts w:cs="Times New Roman"/>
          <w:sz w:val="22"/>
        </w:rPr>
        <w:t>(3), 513–531.</w:t>
      </w:r>
    </w:p>
    <w:p w14:paraId="08CC269C"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Cho, Y.-S., Ver Steeg, G., Ferrara, E., &amp; Galstyan, A. (2016). Latent space model for multi-modal social data. In </w:t>
      </w:r>
      <w:r w:rsidRPr="00CF2572">
        <w:rPr>
          <w:rFonts w:cs="Times New Roman"/>
          <w:i/>
          <w:iCs/>
          <w:sz w:val="22"/>
        </w:rPr>
        <w:t>Proceedings of the 25th International Conference on World Wide Web</w:t>
      </w:r>
      <w:r w:rsidRPr="00CF2572">
        <w:rPr>
          <w:rFonts w:cs="Times New Roman"/>
          <w:sz w:val="22"/>
        </w:rPr>
        <w:t xml:space="preserve"> (pp. 447–458). International World Wide Web Conferences Steering Committee.</w:t>
      </w:r>
    </w:p>
    <w:p w14:paraId="1AF1D9FC"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Davin, J. (2015). </w:t>
      </w:r>
      <w:r w:rsidRPr="00CF2572">
        <w:rPr>
          <w:rFonts w:cs="Times New Roman"/>
          <w:i/>
          <w:iCs/>
          <w:sz w:val="22"/>
        </w:rPr>
        <w:t>Essays on the Social Consumer: Peer influence in the adoption and engagement of digital goods</w:t>
      </w:r>
      <w:r w:rsidRPr="00CF2572">
        <w:rPr>
          <w:rFonts w:cs="Times New Roman"/>
          <w:sz w:val="22"/>
        </w:rPr>
        <w:t>.</w:t>
      </w:r>
    </w:p>
    <w:p w14:paraId="4B444B93" w14:textId="77777777" w:rsidR="00CF2572" w:rsidRPr="00CF2572" w:rsidRDefault="00CF2572" w:rsidP="00CF2572">
      <w:pPr>
        <w:pStyle w:val="Bibliography"/>
        <w:spacing w:line="240" w:lineRule="auto"/>
        <w:rPr>
          <w:rFonts w:cs="Times New Roman"/>
          <w:sz w:val="22"/>
        </w:rPr>
      </w:pPr>
      <w:r w:rsidRPr="00832B91">
        <w:rPr>
          <w:rFonts w:cs="Times New Roman"/>
          <w:sz w:val="22"/>
          <w:lang w:val="nl-NL"/>
        </w:rPr>
        <w:t xml:space="preserve">Goel, S., &amp; Goldstein, D. G. (2013). </w:t>
      </w:r>
      <w:r w:rsidRPr="00CF2572">
        <w:rPr>
          <w:rFonts w:cs="Times New Roman"/>
          <w:sz w:val="22"/>
        </w:rPr>
        <w:t xml:space="preserve">Predicting individual behavior with social networks. </w:t>
      </w:r>
      <w:r w:rsidRPr="00CF2572">
        <w:rPr>
          <w:rFonts w:cs="Times New Roman"/>
          <w:i/>
          <w:iCs/>
          <w:sz w:val="22"/>
        </w:rPr>
        <w:t>Marketing Science</w:t>
      </w:r>
      <w:r w:rsidRPr="00CF2572">
        <w:rPr>
          <w:rFonts w:cs="Times New Roman"/>
          <w:sz w:val="22"/>
        </w:rPr>
        <w:t xml:space="preserve">, </w:t>
      </w:r>
      <w:r w:rsidRPr="00CF2572">
        <w:rPr>
          <w:rFonts w:cs="Times New Roman"/>
          <w:i/>
          <w:iCs/>
          <w:sz w:val="22"/>
        </w:rPr>
        <w:t>33</w:t>
      </w:r>
      <w:r w:rsidRPr="00CF2572">
        <w:rPr>
          <w:rFonts w:cs="Times New Roman"/>
          <w:sz w:val="22"/>
        </w:rPr>
        <w:t>(1), 82–93.</w:t>
      </w:r>
    </w:p>
    <w:p w14:paraId="161414A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Goldenberg, J., Han, S., Lehmann, D. R., &amp; Hong, J. W. (2009). The role of hubs in the adoption process. </w:t>
      </w:r>
      <w:r w:rsidRPr="00CF2572">
        <w:rPr>
          <w:rFonts w:cs="Times New Roman"/>
          <w:i/>
          <w:iCs/>
          <w:sz w:val="22"/>
        </w:rPr>
        <w:t>Journal of Marketing</w:t>
      </w:r>
      <w:r w:rsidRPr="00CF2572">
        <w:rPr>
          <w:rFonts w:cs="Times New Roman"/>
          <w:sz w:val="22"/>
        </w:rPr>
        <w:t xml:space="preserve">, </w:t>
      </w:r>
      <w:r w:rsidRPr="00CF2572">
        <w:rPr>
          <w:rFonts w:cs="Times New Roman"/>
          <w:i/>
          <w:iCs/>
          <w:sz w:val="22"/>
        </w:rPr>
        <w:t>73</w:t>
      </w:r>
      <w:r w:rsidRPr="00CF2572">
        <w:rPr>
          <w:rFonts w:cs="Times New Roman"/>
          <w:sz w:val="22"/>
        </w:rPr>
        <w:t>(2), 1–13.</w:t>
      </w:r>
    </w:p>
    <w:p w14:paraId="1B68303E"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Gopalan, P. K., &amp; Blei, D. M. (2013). Efficient discovery of overlapping communities in massive networks. </w:t>
      </w:r>
      <w:r w:rsidRPr="00CF2572">
        <w:rPr>
          <w:rFonts w:cs="Times New Roman"/>
          <w:i/>
          <w:iCs/>
          <w:sz w:val="22"/>
        </w:rPr>
        <w:t>Proceedings of the National Academy of Sciences</w:t>
      </w:r>
      <w:r w:rsidRPr="00CF2572">
        <w:rPr>
          <w:rFonts w:cs="Times New Roman"/>
          <w:sz w:val="22"/>
        </w:rPr>
        <w:t xml:space="preserve">, </w:t>
      </w:r>
      <w:r w:rsidRPr="00CF2572">
        <w:rPr>
          <w:rFonts w:cs="Times New Roman"/>
          <w:i/>
          <w:iCs/>
          <w:sz w:val="22"/>
        </w:rPr>
        <w:t>110</w:t>
      </w:r>
      <w:r w:rsidRPr="00CF2572">
        <w:rPr>
          <w:rFonts w:cs="Times New Roman"/>
          <w:sz w:val="22"/>
        </w:rPr>
        <w:t>(36), 14534–14539.</w:t>
      </w:r>
    </w:p>
    <w:p w14:paraId="070F868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Hinz, O., Skiera, B., Barrot, C., &amp; Becker, J. U. (2011). Seeding strategies for viral marketing: An empirical comparison. </w:t>
      </w:r>
      <w:r w:rsidRPr="00CF2572">
        <w:rPr>
          <w:rFonts w:cs="Times New Roman"/>
          <w:i/>
          <w:iCs/>
          <w:sz w:val="22"/>
        </w:rPr>
        <w:t>Journal of Marketing</w:t>
      </w:r>
      <w:r w:rsidRPr="00CF2572">
        <w:rPr>
          <w:rFonts w:cs="Times New Roman"/>
          <w:sz w:val="22"/>
        </w:rPr>
        <w:t xml:space="preserve">, </w:t>
      </w:r>
      <w:r w:rsidRPr="00CF2572">
        <w:rPr>
          <w:rFonts w:cs="Times New Roman"/>
          <w:i/>
          <w:iCs/>
          <w:sz w:val="22"/>
        </w:rPr>
        <w:t>75</w:t>
      </w:r>
      <w:r w:rsidRPr="00CF2572">
        <w:rPr>
          <w:rFonts w:cs="Times New Roman"/>
          <w:sz w:val="22"/>
        </w:rPr>
        <w:t>(6), 55–71.</w:t>
      </w:r>
    </w:p>
    <w:p w14:paraId="79A7BD6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Hoffman, M. D., Blei, D. M., Wang, C., &amp; Paisley, J. (2013). Stochastic variational inference. </w:t>
      </w:r>
      <w:r w:rsidRPr="00CF2572">
        <w:rPr>
          <w:rFonts w:cs="Times New Roman"/>
          <w:i/>
          <w:iCs/>
          <w:sz w:val="22"/>
        </w:rPr>
        <w:t>The Journal of Machine Learning Research</w:t>
      </w:r>
      <w:r w:rsidRPr="00CF2572">
        <w:rPr>
          <w:rFonts w:cs="Times New Roman"/>
          <w:sz w:val="22"/>
        </w:rPr>
        <w:t xml:space="preserve">, </w:t>
      </w:r>
      <w:r w:rsidRPr="00CF2572">
        <w:rPr>
          <w:rFonts w:cs="Times New Roman"/>
          <w:i/>
          <w:iCs/>
          <w:sz w:val="22"/>
        </w:rPr>
        <w:t>14</w:t>
      </w:r>
      <w:r w:rsidRPr="00CF2572">
        <w:rPr>
          <w:rFonts w:cs="Times New Roman"/>
          <w:sz w:val="22"/>
        </w:rPr>
        <w:t>(1), 1303–1347.</w:t>
      </w:r>
    </w:p>
    <w:p w14:paraId="33192D1F" w14:textId="77777777" w:rsidR="00CF2572" w:rsidRPr="00CF2572" w:rsidRDefault="00CF2572" w:rsidP="00CF2572">
      <w:pPr>
        <w:pStyle w:val="Bibliography"/>
        <w:spacing w:line="240" w:lineRule="auto"/>
        <w:rPr>
          <w:rFonts w:cs="Times New Roman"/>
          <w:sz w:val="22"/>
        </w:rPr>
      </w:pPr>
      <w:r w:rsidRPr="00832B91">
        <w:rPr>
          <w:rFonts w:cs="Times New Roman"/>
          <w:sz w:val="22"/>
          <w:lang w:val="nl-NL"/>
        </w:rPr>
        <w:t xml:space="preserve">Iyengar, R., Van den Bulte, C., &amp; Valente, T. W. (2011). </w:t>
      </w:r>
      <w:r w:rsidRPr="00CF2572">
        <w:rPr>
          <w:rFonts w:cs="Times New Roman"/>
          <w:sz w:val="22"/>
        </w:rPr>
        <w:t xml:space="preserve">Opinion leadership and social contagion in new product diffusion. </w:t>
      </w:r>
      <w:r w:rsidRPr="00CF2572">
        <w:rPr>
          <w:rFonts w:cs="Times New Roman"/>
          <w:i/>
          <w:iCs/>
          <w:sz w:val="22"/>
        </w:rPr>
        <w:t>Marketing Science</w:t>
      </w:r>
      <w:r w:rsidRPr="00CF2572">
        <w:rPr>
          <w:rFonts w:cs="Times New Roman"/>
          <w:sz w:val="22"/>
        </w:rPr>
        <w:t xml:space="preserve">, </w:t>
      </w:r>
      <w:r w:rsidRPr="00CF2572">
        <w:rPr>
          <w:rFonts w:cs="Times New Roman"/>
          <w:i/>
          <w:iCs/>
          <w:sz w:val="22"/>
        </w:rPr>
        <w:t>30</w:t>
      </w:r>
      <w:r w:rsidRPr="00CF2572">
        <w:rPr>
          <w:rFonts w:cs="Times New Roman"/>
          <w:sz w:val="22"/>
        </w:rPr>
        <w:t>(2), 195–212.</w:t>
      </w:r>
    </w:p>
    <w:p w14:paraId="67E4D3E7"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Katona, Z., Zubcsek, P. P., &amp; Sarvary, M. (2011). Network effects and personal influences: The diffusion of an online social network.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8</w:t>
      </w:r>
      <w:r w:rsidRPr="00CF2572">
        <w:rPr>
          <w:rFonts w:cs="Times New Roman"/>
          <w:sz w:val="22"/>
        </w:rPr>
        <w:t>(3), 425–443.</w:t>
      </w:r>
    </w:p>
    <w:p w14:paraId="7A0C4168"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Lancichinetti, A., Fortunato, S., &amp; Kertész, J. (2009). Detecting the overlapping and hierarchical community structure in complex networks. </w:t>
      </w:r>
      <w:r w:rsidRPr="00CF2572">
        <w:rPr>
          <w:rFonts w:cs="Times New Roman"/>
          <w:i/>
          <w:iCs/>
          <w:sz w:val="22"/>
        </w:rPr>
        <w:t>New Journal of Physics</w:t>
      </w:r>
      <w:r w:rsidRPr="00CF2572">
        <w:rPr>
          <w:rFonts w:cs="Times New Roman"/>
          <w:sz w:val="22"/>
        </w:rPr>
        <w:t xml:space="preserve">, </w:t>
      </w:r>
      <w:r w:rsidRPr="00CF2572">
        <w:rPr>
          <w:rFonts w:cs="Times New Roman"/>
          <w:i/>
          <w:iCs/>
          <w:sz w:val="22"/>
        </w:rPr>
        <w:t>11</w:t>
      </w:r>
      <w:r w:rsidRPr="00CF2572">
        <w:rPr>
          <w:rFonts w:cs="Times New Roman"/>
          <w:sz w:val="22"/>
        </w:rPr>
        <w:t>(3), 033015.</w:t>
      </w:r>
    </w:p>
    <w:p w14:paraId="433638C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Leskovec, J., &amp; Krevl, A. (2014). </w:t>
      </w:r>
      <w:r w:rsidRPr="00CF2572">
        <w:rPr>
          <w:rFonts w:cs="Times New Roman"/>
          <w:i/>
          <w:iCs/>
          <w:sz w:val="22"/>
        </w:rPr>
        <w:t>SNAP Datasets: Stanford Large Network Dataset Collection</w:t>
      </w:r>
      <w:r w:rsidRPr="00CF2572">
        <w:rPr>
          <w:rFonts w:cs="Times New Roman"/>
          <w:sz w:val="22"/>
        </w:rPr>
        <w:t>. Retrieved from http://snap.stanford.edu/data</w:t>
      </w:r>
    </w:p>
    <w:p w14:paraId="122C1544"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Li, W., Ahn, S., &amp; Welling, M. (2016). Scalable MCMC for mixed membership stochastic blockmodels. In </w:t>
      </w:r>
      <w:r w:rsidRPr="00CF2572">
        <w:rPr>
          <w:rFonts w:cs="Times New Roman"/>
          <w:i/>
          <w:iCs/>
          <w:sz w:val="22"/>
        </w:rPr>
        <w:t>Artificial Intelligence and Statistics</w:t>
      </w:r>
      <w:r w:rsidRPr="00CF2572">
        <w:rPr>
          <w:rFonts w:cs="Times New Roman"/>
          <w:sz w:val="22"/>
        </w:rPr>
        <w:t xml:space="preserve"> (pp. 723–731).</w:t>
      </w:r>
    </w:p>
    <w:p w14:paraId="51B93A22"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McDaid, A. F., Greene, D., &amp; Hurley, N. (2011). Normalized mutual information to evaluate overlapping community finding algorithms. </w:t>
      </w:r>
      <w:r w:rsidRPr="00CF2572">
        <w:rPr>
          <w:rFonts w:cs="Times New Roman"/>
          <w:i/>
          <w:iCs/>
          <w:sz w:val="22"/>
        </w:rPr>
        <w:t>ArXiv Preprint ArXiv:1110.2515</w:t>
      </w:r>
      <w:r w:rsidRPr="00CF2572">
        <w:rPr>
          <w:rFonts w:cs="Times New Roman"/>
          <w:sz w:val="22"/>
        </w:rPr>
        <w:t>.</w:t>
      </w:r>
    </w:p>
    <w:p w14:paraId="49F819D8"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McPherson, M., Smith-Lovin, L., &amp; Cook, J. M. (2001). Birds of a feather: Homophily in social networks. </w:t>
      </w:r>
      <w:r w:rsidRPr="00CF2572">
        <w:rPr>
          <w:rFonts w:cs="Times New Roman"/>
          <w:i/>
          <w:iCs/>
          <w:sz w:val="22"/>
        </w:rPr>
        <w:t>Annual Review of Sociology</w:t>
      </w:r>
      <w:r w:rsidRPr="00CF2572">
        <w:rPr>
          <w:rFonts w:cs="Times New Roman"/>
          <w:sz w:val="22"/>
        </w:rPr>
        <w:t xml:space="preserve">, </w:t>
      </w:r>
      <w:r w:rsidRPr="00CF2572">
        <w:rPr>
          <w:rFonts w:cs="Times New Roman"/>
          <w:i/>
          <w:iCs/>
          <w:sz w:val="22"/>
        </w:rPr>
        <w:t>27</w:t>
      </w:r>
      <w:r w:rsidRPr="00CF2572">
        <w:rPr>
          <w:rFonts w:cs="Times New Roman"/>
          <w:sz w:val="22"/>
        </w:rPr>
        <w:t>(1), 415–444.</w:t>
      </w:r>
    </w:p>
    <w:p w14:paraId="17B48EC0"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Newman, M. E. (2006). Modularity and community structure in networks. </w:t>
      </w:r>
      <w:r w:rsidRPr="00CF2572">
        <w:rPr>
          <w:rFonts w:cs="Times New Roman"/>
          <w:i/>
          <w:iCs/>
          <w:sz w:val="22"/>
        </w:rPr>
        <w:t>Proceedings of the National Academy of Sciences</w:t>
      </w:r>
      <w:r w:rsidRPr="00CF2572">
        <w:rPr>
          <w:rFonts w:cs="Times New Roman"/>
          <w:sz w:val="22"/>
        </w:rPr>
        <w:t xml:space="preserve">, </w:t>
      </w:r>
      <w:r w:rsidRPr="00CF2572">
        <w:rPr>
          <w:rFonts w:cs="Times New Roman"/>
          <w:i/>
          <w:iCs/>
          <w:sz w:val="22"/>
        </w:rPr>
        <w:t>103</w:t>
      </w:r>
      <w:r w:rsidRPr="00CF2572">
        <w:rPr>
          <w:rFonts w:cs="Times New Roman"/>
          <w:sz w:val="22"/>
        </w:rPr>
        <w:t>(23), 8577–8582.</w:t>
      </w:r>
    </w:p>
    <w:p w14:paraId="14552DBF"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Shalizi, C. R., &amp; Thomas, A. C. (2011). Homophily and contagion are generically confounded in observational social network studies. </w:t>
      </w:r>
      <w:r w:rsidRPr="00CF2572">
        <w:rPr>
          <w:rFonts w:cs="Times New Roman"/>
          <w:i/>
          <w:iCs/>
          <w:sz w:val="22"/>
        </w:rPr>
        <w:t>Sociological Methods &amp; Research</w:t>
      </w:r>
      <w:r w:rsidRPr="00CF2572">
        <w:rPr>
          <w:rFonts w:cs="Times New Roman"/>
          <w:sz w:val="22"/>
        </w:rPr>
        <w:t xml:space="preserve">, </w:t>
      </w:r>
      <w:r w:rsidRPr="00CF2572">
        <w:rPr>
          <w:rFonts w:cs="Times New Roman"/>
          <w:i/>
          <w:iCs/>
          <w:sz w:val="22"/>
        </w:rPr>
        <w:t>40</w:t>
      </w:r>
      <w:r w:rsidRPr="00CF2572">
        <w:rPr>
          <w:rFonts w:cs="Times New Roman"/>
          <w:sz w:val="22"/>
        </w:rPr>
        <w:t>(2), 211–239.</w:t>
      </w:r>
    </w:p>
    <w:p w14:paraId="22C8BB14"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Stephen, A. T., &amp; Toubia, O. (2010). Deriving value from social commerce networks.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7</w:t>
      </w:r>
      <w:r w:rsidRPr="00CF2572">
        <w:rPr>
          <w:rFonts w:cs="Times New Roman"/>
          <w:sz w:val="22"/>
        </w:rPr>
        <w:t>(2), 215–228.</w:t>
      </w:r>
    </w:p>
    <w:p w14:paraId="09BDA035"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Trusov, M., Bodapati, A. V., &amp; Bucklin, R. E. (2010). Determining influential users in internet social networks.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7</w:t>
      </w:r>
      <w:r w:rsidRPr="00CF2572">
        <w:rPr>
          <w:rFonts w:cs="Times New Roman"/>
          <w:sz w:val="22"/>
        </w:rPr>
        <w:t>(4), 643–658.</w:t>
      </w:r>
    </w:p>
    <w:p w14:paraId="0A40564C"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Van den Bulte, C., &amp; Lilien, G. L. (2001). Medical innovation revisited: Social contagion versus marketing effort. </w:t>
      </w:r>
      <w:r w:rsidRPr="00CF2572">
        <w:rPr>
          <w:rFonts w:cs="Times New Roman"/>
          <w:i/>
          <w:iCs/>
          <w:sz w:val="22"/>
        </w:rPr>
        <w:t>American Journal of Sociology</w:t>
      </w:r>
      <w:r w:rsidRPr="00CF2572">
        <w:rPr>
          <w:rFonts w:cs="Times New Roman"/>
          <w:sz w:val="22"/>
        </w:rPr>
        <w:t xml:space="preserve">, </w:t>
      </w:r>
      <w:r w:rsidRPr="00CF2572">
        <w:rPr>
          <w:rFonts w:cs="Times New Roman"/>
          <w:i/>
          <w:iCs/>
          <w:sz w:val="22"/>
        </w:rPr>
        <w:t>106</w:t>
      </w:r>
      <w:r w:rsidRPr="00CF2572">
        <w:rPr>
          <w:rFonts w:cs="Times New Roman"/>
          <w:sz w:val="22"/>
        </w:rPr>
        <w:t>(5), 1409–1435.</w:t>
      </w:r>
    </w:p>
    <w:p w14:paraId="05587F5F" w14:textId="37306BAB" w:rsidR="00B462C2" w:rsidRPr="00B462C2" w:rsidRDefault="00CF2572" w:rsidP="009B591B">
      <w:pPr>
        <w:pStyle w:val="Bibliography"/>
        <w:spacing w:line="240" w:lineRule="auto"/>
      </w:pPr>
      <w:r w:rsidRPr="00CF2572">
        <w:rPr>
          <w:rFonts w:cs="Times New Roman"/>
          <w:sz w:val="22"/>
        </w:rPr>
        <w:t xml:space="preserve">Yang, J., &amp; Leskovec, J. (2012). Community-affiliation graph model for overlapping network community detection. In </w:t>
      </w:r>
      <w:r w:rsidRPr="00CF2572">
        <w:rPr>
          <w:rFonts w:cs="Times New Roman"/>
          <w:i/>
          <w:iCs/>
          <w:sz w:val="22"/>
        </w:rPr>
        <w:t>Data Mining (ICDM), 2012 IEEE 12th International Conference on</w:t>
      </w:r>
      <w:r w:rsidRPr="00CF2572">
        <w:rPr>
          <w:rFonts w:cs="Times New Roman"/>
          <w:sz w:val="22"/>
        </w:rPr>
        <w:t xml:space="preserve"> (pp. 1170–1175). IEEE.</w:t>
      </w:r>
      <w:r w:rsidR="00B462C2" w:rsidRPr="00453214">
        <w:rPr>
          <w:sz w:val="22"/>
          <w:szCs w:val="20"/>
        </w:rPr>
        <w:fldChar w:fldCharType="end"/>
      </w:r>
    </w:p>
    <w:sectPr w:rsidR="00B462C2" w:rsidRPr="00B462C2">
      <w:pgSz w:w="12240" w:h="15840"/>
      <w:pgMar w:top="1411" w:right="1411" w:bottom="1411" w:left="1411" w:header="360" w:footer="36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E4EDA"/>
    <w:multiLevelType w:val="multilevel"/>
    <w:tmpl w:val="8972797E"/>
    <w:styleLink w:val="Headings"/>
    <w:lvl w:ilvl="0">
      <w:start w:val="1"/>
      <w:numFmt w:val="decimal"/>
      <w:pStyle w:val="Heading1"/>
      <w:suff w:val="nothing"/>
      <w:lvlText w:val="%1."/>
      <w:lvlJc w:val="left"/>
      <w:pPr>
        <w:ind w:left="0" w:firstLine="0"/>
      </w:pPr>
      <w:rPr>
        <w:rFonts w:hint="default"/>
      </w:rPr>
    </w:lvl>
    <w:lvl w:ilvl="1">
      <w:start w:val="1"/>
      <w:numFmt w:val="decimal"/>
      <w:pStyle w:val="Heading2"/>
      <w:suff w:val="nothing"/>
      <w:lvlText w:val="%2.%1 "/>
      <w:lvlJc w:val="left"/>
      <w:pPr>
        <w:ind w:left="0" w:firstLine="0"/>
      </w:pPr>
      <w:rPr>
        <w:rFonts w:hint="default"/>
      </w:rPr>
    </w:lvl>
    <w:lvl w:ilvl="2">
      <w:start w:val="1"/>
      <w:numFmt w:val="decimal"/>
      <w:pStyle w:val="Heading3"/>
      <w:lvlText w:val="%3.%1.%2 "/>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F060F9"/>
    <w:multiLevelType w:val="hybridMultilevel"/>
    <w:tmpl w:val="EB9C87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9C79E7"/>
    <w:multiLevelType w:val="hybridMultilevel"/>
    <w:tmpl w:val="AB963A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191825"/>
    <w:multiLevelType w:val="hybridMultilevel"/>
    <w:tmpl w:val="EADA3E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B1E0044"/>
    <w:multiLevelType w:val="hybridMultilevel"/>
    <w:tmpl w:val="A4DE4B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031308B"/>
    <w:multiLevelType w:val="hybridMultilevel"/>
    <w:tmpl w:val="B374F1FE"/>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6" w15:restartNumberingAfterBreak="0">
    <w:nsid w:val="7D9C1C4F"/>
    <w:multiLevelType w:val="hybridMultilevel"/>
    <w:tmpl w:val="7B7234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4"/>
  </w:num>
  <w:num w:numId="5">
    <w:abstractNumId w:val="1"/>
  </w:num>
  <w:num w:numId="6">
    <w:abstractNumId w:val="6"/>
  </w:num>
  <w:num w:numId="7">
    <w:abstractNumId w:val="0"/>
  </w:num>
  <w:num w:numId="8">
    <w:abstractNumId w:val="0"/>
  </w:num>
  <w:num w:numId="9">
    <w:abstractNumId w:val="0"/>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751"/>
    <w:rsid w:val="0001791A"/>
    <w:rsid w:val="00022A36"/>
    <w:rsid w:val="0002373E"/>
    <w:rsid w:val="00023E84"/>
    <w:rsid w:val="0003479E"/>
    <w:rsid w:val="000445C9"/>
    <w:rsid w:val="00080223"/>
    <w:rsid w:val="000A3B7B"/>
    <w:rsid w:val="000B5893"/>
    <w:rsid w:val="000C1704"/>
    <w:rsid w:val="000D5E23"/>
    <w:rsid w:val="000E03B2"/>
    <w:rsid w:val="000E0A05"/>
    <w:rsid w:val="00121B57"/>
    <w:rsid w:val="00127220"/>
    <w:rsid w:val="001453C6"/>
    <w:rsid w:val="00191349"/>
    <w:rsid w:val="001A06B5"/>
    <w:rsid w:val="001A4DC3"/>
    <w:rsid w:val="001F7AD6"/>
    <w:rsid w:val="00216366"/>
    <w:rsid w:val="002234B8"/>
    <w:rsid w:val="00233907"/>
    <w:rsid w:val="00237397"/>
    <w:rsid w:val="00237A74"/>
    <w:rsid w:val="00246A5C"/>
    <w:rsid w:val="00253BBC"/>
    <w:rsid w:val="002760A4"/>
    <w:rsid w:val="002971A6"/>
    <w:rsid w:val="002B1C10"/>
    <w:rsid w:val="002D0938"/>
    <w:rsid w:val="002F1751"/>
    <w:rsid w:val="003119E9"/>
    <w:rsid w:val="003164F3"/>
    <w:rsid w:val="00323CA1"/>
    <w:rsid w:val="0034289B"/>
    <w:rsid w:val="00347601"/>
    <w:rsid w:val="00350868"/>
    <w:rsid w:val="00382C05"/>
    <w:rsid w:val="003947D7"/>
    <w:rsid w:val="003A33D1"/>
    <w:rsid w:val="003B1B79"/>
    <w:rsid w:val="003B281D"/>
    <w:rsid w:val="003E03A7"/>
    <w:rsid w:val="004008A7"/>
    <w:rsid w:val="00403F98"/>
    <w:rsid w:val="00433F39"/>
    <w:rsid w:val="00453214"/>
    <w:rsid w:val="00465886"/>
    <w:rsid w:val="00470F6A"/>
    <w:rsid w:val="00472BA5"/>
    <w:rsid w:val="00496A94"/>
    <w:rsid w:val="004B3179"/>
    <w:rsid w:val="004C7C67"/>
    <w:rsid w:val="004E6DF5"/>
    <w:rsid w:val="00545F77"/>
    <w:rsid w:val="0056165A"/>
    <w:rsid w:val="005A5E91"/>
    <w:rsid w:val="005C5AEC"/>
    <w:rsid w:val="005D7890"/>
    <w:rsid w:val="005F1A71"/>
    <w:rsid w:val="005F253D"/>
    <w:rsid w:val="006014E4"/>
    <w:rsid w:val="006260E3"/>
    <w:rsid w:val="00631D31"/>
    <w:rsid w:val="00633EC3"/>
    <w:rsid w:val="006528FD"/>
    <w:rsid w:val="0065385C"/>
    <w:rsid w:val="00656EF8"/>
    <w:rsid w:val="00657642"/>
    <w:rsid w:val="006660D0"/>
    <w:rsid w:val="00667C37"/>
    <w:rsid w:val="00670C08"/>
    <w:rsid w:val="00672724"/>
    <w:rsid w:val="0069233A"/>
    <w:rsid w:val="006975E4"/>
    <w:rsid w:val="006C53E9"/>
    <w:rsid w:val="006D5D1D"/>
    <w:rsid w:val="006F52A8"/>
    <w:rsid w:val="007073F6"/>
    <w:rsid w:val="007425BF"/>
    <w:rsid w:val="00742717"/>
    <w:rsid w:val="00766EC4"/>
    <w:rsid w:val="007A0B8E"/>
    <w:rsid w:val="007B283D"/>
    <w:rsid w:val="007B7487"/>
    <w:rsid w:val="007F06B2"/>
    <w:rsid w:val="007F32EF"/>
    <w:rsid w:val="007F60F7"/>
    <w:rsid w:val="00802733"/>
    <w:rsid w:val="0081107C"/>
    <w:rsid w:val="008121DC"/>
    <w:rsid w:val="00832B91"/>
    <w:rsid w:val="00862CF9"/>
    <w:rsid w:val="0087200D"/>
    <w:rsid w:val="00887106"/>
    <w:rsid w:val="00893AA0"/>
    <w:rsid w:val="00895372"/>
    <w:rsid w:val="008A7369"/>
    <w:rsid w:val="008D4D3A"/>
    <w:rsid w:val="008F0EC2"/>
    <w:rsid w:val="009015B4"/>
    <w:rsid w:val="009370EC"/>
    <w:rsid w:val="00962D5D"/>
    <w:rsid w:val="009661C9"/>
    <w:rsid w:val="009A48DB"/>
    <w:rsid w:val="009B591B"/>
    <w:rsid w:val="009F11AB"/>
    <w:rsid w:val="009F7C4B"/>
    <w:rsid w:val="00A06579"/>
    <w:rsid w:val="00A20403"/>
    <w:rsid w:val="00A3065E"/>
    <w:rsid w:val="00A370E7"/>
    <w:rsid w:val="00A37ECC"/>
    <w:rsid w:val="00A4091B"/>
    <w:rsid w:val="00A417D3"/>
    <w:rsid w:val="00A75AD8"/>
    <w:rsid w:val="00A96DA4"/>
    <w:rsid w:val="00AC6CC7"/>
    <w:rsid w:val="00AC706C"/>
    <w:rsid w:val="00AD00BB"/>
    <w:rsid w:val="00AD67B3"/>
    <w:rsid w:val="00AE1D23"/>
    <w:rsid w:val="00B045D1"/>
    <w:rsid w:val="00B25D69"/>
    <w:rsid w:val="00B27775"/>
    <w:rsid w:val="00B462C2"/>
    <w:rsid w:val="00B50109"/>
    <w:rsid w:val="00B634E1"/>
    <w:rsid w:val="00B90961"/>
    <w:rsid w:val="00BB1C8E"/>
    <w:rsid w:val="00BB5ADE"/>
    <w:rsid w:val="00BF4392"/>
    <w:rsid w:val="00C42B89"/>
    <w:rsid w:val="00C636AB"/>
    <w:rsid w:val="00CA452E"/>
    <w:rsid w:val="00CB1606"/>
    <w:rsid w:val="00CB48A5"/>
    <w:rsid w:val="00CD1558"/>
    <w:rsid w:val="00CF2572"/>
    <w:rsid w:val="00CF310D"/>
    <w:rsid w:val="00D046A7"/>
    <w:rsid w:val="00D15063"/>
    <w:rsid w:val="00D75956"/>
    <w:rsid w:val="00D7658B"/>
    <w:rsid w:val="00D820AB"/>
    <w:rsid w:val="00DD2E40"/>
    <w:rsid w:val="00DF71D7"/>
    <w:rsid w:val="00EB70CB"/>
    <w:rsid w:val="00EC3DA3"/>
    <w:rsid w:val="00EC5D78"/>
    <w:rsid w:val="00EC7789"/>
    <w:rsid w:val="00F0185D"/>
    <w:rsid w:val="00F02D11"/>
    <w:rsid w:val="00F03424"/>
    <w:rsid w:val="00F16B62"/>
    <w:rsid w:val="00F44C81"/>
    <w:rsid w:val="00F45E91"/>
    <w:rsid w:val="00F47C01"/>
    <w:rsid w:val="00F8398E"/>
    <w:rsid w:val="00FB3F5C"/>
    <w:rsid w:val="00FC5BD1"/>
    <w:rsid w:val="00FD28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BF9EB"/>
  <w15:docId w15:val="{2B768BB2-7954-4741-9695-A4C01E1B5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en-U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6B5"/>
    <w:pPr>
      <w:pBdr>
        <w:top w:val="none" w:sz="0" w:space="0" w:color="auto"/>
        <w:left w:val="none" w:sz="0" w:space="0" w:color="auto"/>
        <w:bottom w:val="none" w:sz="0" w:space="0" w:color="auto"/>
        <w:right w:val="none" w:sz="0" w:space="0" w:color="auto"/>
        <w:between w:val="none" w:sz="0" w:space="0" w:color="auto"/>
      </w:pBdr>
      <w:spacing w:after="0" w:line="240" w:lineRule="auto"/>
      <w:ind w:firstLine="288"/>
      <w:contextualSpacing/>
    </w:pPr>
    <w:rPr>
      <w:rFonts w:ascii="Times New Roman" w:eastAsiaTheme="minorHAnsi" w:hAnsi="Times New Roman" w:cstheme="minorBidi"/>
      <w:color w:val="000000" w:themeColor="text1"/>
      <w:sz w:val="24"/>
    </w:rPr>
  </w:style>
  <w:style w:type="paragraph" w:styleId="Heading1">
    <w:name w:val="heading 1"/>
    <w:next w:val="Normal"/>
    <w:link w:val="Heading1Char"/>
    <w:autoRedefine/>
    <w:uiPriority w:val="9"/>
    <w:qFormat/>
    <w:rsid w:val="00F0185D"/>
    <w:pPr>
      <w:keepNext/>
      <w:keepLines/>
      <w:numPr>
        <w:numId w:val="10"/>
      </w:numPr>
      <w:pBdr>
        <w:top w:val="none" w:sz="0" w:space="0" w:color="auto"/>
        <w:left w:val="none" w:sz="0" w:space="0" w:color="auto"/>
        <w:bottom w:val="none" w:sz="0" w:space="0" w:color="auto"/>
        <w:right w:val="none" w:sz="0" w:space="0" w:color="auto"/>
        <w:between w:val="none" w:sz="0" w:space="0" w:color="auto"/>
      </w:pBdr>
      <w:spacing w:before="240" w:after="240"/>
      <w:outlineLvl w:val="0"/>
    </w:pPr>
    <w:rPr>
      <w:rFonts w:ascii="Times New Roman" w:eastAsiaTheme="majorEastAsia" w:hAnsi="Times New Roman" w:cstheme="majorBidi"/>
      <w:b/>
      <w:color w:val="000000" w:themeColor="text1"/>
      <w:sz w:val="24"/>
      <w:szCs w:val="32"/>
    </w:rPr>
  </w:style>
  <w:style w:type="paragraph" w:styleId="Heading2">
    <w:name w:val="heading 2"/>
    <w:basedOn w:val="Heading1"/>
    <w:next w:val="Normal"/>
    <w:link w:val="Heading2Char"/>
    <w:autoRedefine/>
    <w:uiPriority w:val="9"/>
    <w:unhideWhenUsed/>
    <w:qFormat/>
    <w:rsid w:val="00FB3F5C"/>
    <w:pPr>
      <w:numPr>
        <w:ilvl w:val="1"/>
      </w:numPr>
      <w:spacing w:after="0" w:line="240" w:lineRule="auto"/>
      <w:contextualSpacing/>
      <w:outlineLvl w:val="1"/>
    </w:pPr>
    <w:rPr>
      <w:b w:val="0"/>
      <w:i/>
      <w:color w:val="auto"/>
      <w:szCs w:val="26"/>
    </w:rPr>
  </w:style>
  <w:style w:type="paragraph" w:styleId="Heading3">
    <w:name w:val="heading 3"/>
    <w:basedOn w:val="Heading2"/>
    <w:next w:val="Normal"/>
    <w:link w:val="Heading3Char"/>
    <w:autoRedefine/>
    <w:uiPriority w:val="9"/>
    <w:unhideWhenUsed/>
    <w:qFormat/>
    <w:rsid w:val="00FB3F5C"/>
    <w:pPr>
      <w:numPr>
        <w:ilvl w:val="2"/>
      </w:numPr>
      <w:spacing w:before="0"/>
      <w:outlineLvl w:val="2"/>
    </w:pPr>
    <w:rPr>
      <w:color w:val="000000" w:themeColor="text1"/>
      <w:szCs w:val="24"/>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F44C81"/>
    <w:rPr>
      <w:sz w:val="16"/>
      <w:szCs w:val="16"/>
    </w:rPr>
  </w:style>
  <w:style w:type="paragraph" w:styleId="CommentText">
    <w:name w:val="annotation text"/>
    <w:basedOn w:val="Normal"/>
    <w:link w:val="CommentTextChar"/>
    <w:uiPriority w:val="99"/>
    <w:semiHidden/>
    <w:unhideWhenUsed/>
    <w:rsid w:val="00F44C81"/>
    <w:rPr>
      <w:sz w:val="20"/>
      <w:szCs w:val="20"/>
    </w:rPr>
  </w:style>
  <w:style w:type="character" w:customStyle="1" w:styleId="CommentTextChar">
    <w:name w:val="Comment Text Char"/>
    <w:basedOn w:val="DefaultParagraphFont"/>
    <w:link w:val="CommentText"/>
    <w:uiPriority w:val="99"/>
    <w:semiHidden/>
    <w:rsid w:val="00F44C81"/>
    <w:rPr>
      <w:sz w:val="20"/>
      <w:szCs w:val="20"/>
    </w:rPr>
  </w:style>
  <w:style w:type="paragraph" w:styleId="CommentSubject">
    <w:name w:val="annotation subject"/>
    <w:basedOn w:val="CommentText"/>
    <w:next w:val="CommentText"/>
    <w:link w:val="CommentSubjectChar"/>
    <w:uiPriority w:val="99"/>
    <w:semiHidden/>
    <w:unhideWhenUsed/>
    <w:rsid w:val="00F44C81"/>
    <w:rPr>
      <w:b/>
      <w:bCs/>
    </w:rPr>
  </w:style>
  <w:style w:type="character" w:customStyle="1" w:styleId="CommentSubjectChar">
    <w:name w:val="Comment Subject Char"/>
    <w:basedOn w:val="CommentTextChar"/>
    <w:link w:val="CommentSubject"/>
    <w:uiPriority w:val="99"/>
    <w:semiHidden/>
    <w:rsid w:val="00F44C81"/>
    <w:rPr>
      <w:b/>
      <w:bCs/>
      <w:sz w:val="20"/>
      <w:szCs w:val="20"/>
    </w:rPr>
  </w:style>
  <w:style w:type="paragraph" w:styleId="BalloonText">
    <w:name w:val="Balloon Text"/>
    <w:basedOn w:val="Normal"/>
    <w:link w:val="BalloonTextChar"/>
    <w:uiPriority w:val="99"/>
    <w:semiHidden/>
    <w:unhideWhenUsed/>
    <w:rsid w:val="00F44C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C81"/>
    <w:rPr>
      <w:rFonts w:ascii="Segoe UI" w:hAnsi="Segoe UI" w:cs="Segoe UI"/>
      <w:sz w:val="18"/>
      <w:szCs w:val="18"/>
    </w:rPr>
  </w:style>
  <w:style w:type="paragraph" w:styleId="Caption">
    <w:name w:val="caption"/>
    <w:basedOn w:val="Normal"/>
    <w:next w:val="Normal"/>
    <w:uiPriority w:val="35"/>
    <w:unhideWhenUsed/>
    <w:qFormat/>
    <w:rsid w:val="00470F6A"/>
    <w:pPr>
      <w:spacing w:after="200"/>
    </w:pPr>
    <w:rPr>
      <w:i/>
      <w:iCs/>
      <w:color w:val="44546A" w:themeColor="text2"/>
      <w:sz w:val="18"/>
      <w:szCs w:val="18"/>
    </w:rPr>
  </w:style>
  <w:style w:type="character" w:styleId="PlaceholderText">
    <w:name w:val="Placeholder Text"/>
    <w:basedOn w:val="DefaultParagraphFont"/>
    <w:uiPriority w:val="99"/>
    <w:semiHidden/>
    <w:rsid w:val="00862CF9"/>
    <w:rPr>
      <w:color w:val="808080"/>
    </w:rPr>
  </w:style>
  <w:style w:type="paragraph" w:styleId="ListParagraph">
    <w:name w:val="List Paragraph"/>
    <w:basedOn w:val="Normal"/>
    <w:uiPriority w:val="34"/>
    <w:qFormat/>
    <w:rsid w:val="00862CF9"/>
    <w:pPr>
      <w:ind w:left="720"/>
    </w:pPr>
  </w:style>
  <w:style w:type="character" w:customStyle="1" w:styleId="Heading2Char">
    <w:name w:val="Heading 2 Char"/>
    <w:basedOn w:val="DefaultParagraphFont"/>
    <w:link w:val="Heading2"/>
    <w:uiPriority w:val="9"/>
    <w:rsid w:val="00FB3F5C"/>
    <w:rPr>
      <w:rFonts w:ascii="Times New Roman" w:eastAsiaTheme="majorEastAsia" w:hAnsi="Times New Roman" w:cstheme="majorBidi"/>
      <w:i/>
      <w:color w:val="auto"/>
      <w:sz w:val="24"/>
      <w:szCs w:val="26"/>
    </w:rPr>
  </w:style>
  <w:style w:type="paragraph" w:styleId="Bibliography">
    <w:name w:val="Bibliography"/>
    <w:basedOn w:val="Normal"/>
    <w:next w:val="Normal"/>
    <w:link w:val="BibliographyChar"/>
    <w:uiPriority w:val="37"/>
    <w:unhideWhenUsed/>
    <w:rsid w:val="00FB3F5C"/>
    <w:pPr>
      <w:spacing w:line="480" w:lineRule="auto"/>
      <w:ind w:left="720" w:hanging="720"/>
    </w:pPr>
  </w:style>
  <w:style w:type="character" w:customStyle="1" w:styleId="BibliographyChar">
    <w:name w:val="Bibliography Char"/>
    <w:basedOn w:val="DefaultParagraphFont"/>
    <w:link w:val="Bibliography"/>
    <w:uiPriority w:val="37"/>
    <w:rsid w:val="00FB3F5C"/>
    <w:rPr>
      <w:rFonts w:ascii="Times New Roman" w:eastAsiaTheme="minorHAnsi" w:hAnsi="Times New Roman" w:cstheme="minorBidi"/>
      <w:color w:val="000000" w:themeColor="text1"/>
      <w:sz w:val="24"/>
    </w:rPr>
  </w:style>
  <w:style w:type="paragraph" w:customStyle="1" w:styleId="Biblop">
    <w:name w:val="Biblop"/>
    <w:link w:val="BiblopChar"/>
    <w:qFormat/>
    <w:rsid w:val="00FB3F5C"/>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heme="minorHAnsi" w:hAnsi="Times New Roman" w:cs="Times New Roman"/>
      <w:color w:val="000000" w:themeColor="text1"/>
      <w:sz w:val="24"/>
    </w:rPr>
  </w:style>
  <w:style w:type="character" w:customStyle="1" w:styleId="BiblopChar">
    <w:name w:val="Biblop Char"/>
    <w:basedOn w:val="BibliographyChar"/>
    <w:link w:val="Biblop"/>
    <w:rsid w:val="00FB3F5C"/>
    <w:rPr>
      <w:rFonts w:ascii="Times New Roman" w:eastAsiaTheme="minorHAnsi" w:hAnsi="Times New Roman" w:cs="Times New Roman"/>
      <w:color w:val="000000" w:themeColor="text1"/>
      <w:sz w:val="24"/>
    </w:rPr>
  </w:style>
  <w:style w:type="character" w:customStyle="1" w:styleId="Heading1Char">
    <w:name w:val="Heading 1 Char"/>
    <w:basedOn w:val="DefaultParagraphFont"/>
    <w:link w:val="Heading1"/>
    <w:uiPriority w:val="9"/>
    <w:rsid w:val="00F0185D"/>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FB3F5C"/>
    <w:rPr>
      <w:rFonts w:ascii="Times New Roman" w:eastAsiaTheme="majorEastAsia" w:hAnsi="Times New Roman" w:cstheme="majorBidi"/>
      <w:i/>
      <w:color w:val="000000" w:themeColor="text1"/>
      <w:sz w:val="24"/>
      <w:szCs w:val="24"/>
    </w:rPr>
  </w:style>
  <w:style w:type="numbering" w:customStyle="1" w:styleId="Headings">
    <w:name w:val="Headings"/>
    <w:uiPriority w:val="99"/>
    <w:rsid w:val="00FB3F5C"/>
    <w:pPr>
      <w:numPr>
        <w:numId w:val="7"/>
      </w:numPr>
    </w:pPr>
  </w:style>
  <w:style w:type="paragraph" w:styleId="NormalWeb">
    <w:name w:val="Normal (Web)"/>
    <w:basedOn w:val="Normal"/>
    <w:uiPriority w:val="99"/>
    <w:semiHidden/>
    <w:unhideWhenUsed/>
    <w:rsid w:val="00AD67B3"/>
    <w:pPr>
      <w:spacing w:before="100" w:beforeAutospacing="1" w:after="100" w:afterAutospacing="1"/>
      <w:ind w:firstLine="0"/>
      <w:contextualSpacing w:val="0"/>
    </w:pPr>
    <w:rPr>
      <w:rFonts w:eastAsiaTheme="minorEastAsia" w:cs="Times New Roman"/>
      <w:color w:val="auto"/>
      <w:szCs w:val="24"/>
    </w:rPr>
  </w:style>
  <w:style w:type="paragraph" w:styleId="Revision">
    <w:name w:val="Revision"/>
    <w:hidden/>
    <w:uiPriority w:val="99"/>
    <w:semiHidden/>
    <w:rsid w:val="00382C05"/>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heme="minorHAnsi" w:hAnsi="Times New Roman" w:cstheme="minorBidi"/>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5.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67BB2-8166-4F9F-AFF3-99FC8F561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7</Pages>
  <Words>8620</Words>
  <Characters>4913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EUR</Company>
  <LinksUpToDate>false</LinksUpToDate>
  <CharactersWithSpaces>57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 Donkers</dc:creator>
  <cp:keywords/>
  <dc:description/>
  <cp:lastModifiedBy>Arash Yazdiha</cp:lastModifiedBy>
  <cp:revision>20</cp:revision>
  <cp:lastPrinted>2017-12-05T13:14:00Z</cp:lastPrinted>
  <dcterms:created xsi:type="dcterms:W3CDTF">2017-12-05T01:00:00Z</dcterms:created>
  <dcterms:modified xsi:type="dcterms:W3CDTF">2017-12-0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yPEjAlh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